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84D75" w:rsidRDefault="0009400D" w:rsidP="00E501A1">
      <w:pPr>
        <w:pStyle w:val="Fronttitle"/>
        <w:spacing w:before="840"/>
      </w:pPr>
      <w:r>
        <w:rPr>
          <w:noProof/>
          <w:lang w:val="en-GB" w:eastAsia="en-GB"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Picture 1" o:spid="_x0000_i1025" type="#_x0000_t75" style="width:152.25pt;height:97.5pt;visibility:visible;mso-wrap-style:square">
            <v:imagedata r:id="rId8" o:title=""/>
          </v:shape>
        </w:pict>
      </w:r>
    </w:p>
    <w:p w:rsidR="00C84D75" w:rsidRPr="0049147A" w:rsidRDefault="00C84D75" w:rsidP="00C4039B">
      <w:pPr>
        <w:pStyle w:val="Fronttitle"/>
        <w:spacing w:before="600"/>
      </w:pPr>
      <w:r w:rsidRPr="0049147A">
        <w:t>&lt;Title of project placed here&gt;</w:t>
      </w:r>
    </w:p>
    <w:p w:rsidR="00C84D75" w:rsidRDefault="00C84D75" w:rsidP="00C4039B">
      <w:pPr>
        <w:pStyle w:val="Frontauthor"/>
        <w:spacing w:before="600" w:line="240" w:lineRule="atLeast"/>
        <w:rPr>
          <w:sz w:val="32"/>
          <w:szCs w:val="32"/>
        </w:rPr>
      </w:pPr>
      <w:r w:rsidRPr="00C4039B">
        <w:rPr>
          <w:sz w:val="32"/>
          <w:szCs w:val="32"/>
        </w:rPr>
        <w:t>Akshata Bhat 2361611</w:t>
      </w:r>
    </w:p>
    <w:p w:rsidR="00C84D75" w:rsidRPr="00C4039B" w:rsidRDefault="00C84D75" w:rsidP="00C4039B">
      <w:pPr>
        <w:pStyle w:val="Frontauthor"/>
        <w:spacing w:before="0" w:line="240" w:lineRule="atLeast"/>
        <w:rPr>
          <w:sz w:val="32"/>
          <w:szCs w:val="32"/>
        </w:rPr>
      </w:pPr>
      <w:r>
        <w:rPr>
          <w:sz w:val="32"/>
          <w:szCs w:val="32"/>
        </w:rPr>
        <w:t>Chinghan Cheng 2413917</w:t>
      </w:r>
    </w:p>
    <w:p w:rsidR="00C84D75" w:rsidRDefault="00C84D75" w:rsidP="00C4039B">
      <w:pPr>
        <w:pStyle w:val="Frontauthor"/>
        <w:spacing w:before="0" w:line="240" w:lineRule="atLeast"/>
        <w:rPr>
          <w:sz w:val="32"/>
          <w:szCs w:val="32"/>
        </w:rPr>
      </w:pPr>
      <w:r w:rsidRPr="00C4039B">
        <w:rPr>
          <w:sz w:val="32"/>
          <w:szCs w:val="32"/>
        </w:rPr>
        <w:t>Hu Liang 2387172</w:t>
      </w:r>
    </w:p>
    <w:p w:rsidR="00C84D75" w:rsidRPr="00C4039B" w:rsidRDefault="00C84D75" w:rsidP="00C4039B">
      <w:pPr>
        <w:pStyle w:val="Frontauthor"/>
        <w:spacing w:before="0" w:line="240" w:lineRule="atLeast"/>
        <w:rPr>
          <w:sz w:val="32"/>
          <w:szCs w:val="32"/>
        </w:rPr>
      </w:pPr>
      <w:r>
        <w:rPr>
          <w:sz w:val="32"/>
          <w:szCs w:val="32"/>
        </w:rPr>
        <w:t>Yin Zhang 2412842</w:t>
      </w:r>
    </w:p>
    <w:p w:rsidR="00C84D75" w:rsidRPr="0049147A" w:rsidRDefault="00C84D75" w:rsidP="00C4039B">
      <w:pPr>
        <w:pStyle w:val="Frontaddressfirstline"/>
        <w:spacing w:before="480"/>
      </w:pPr>
      <w:r w:rsidRPr="0049147A">
        <w:t>School of Computing Science</w:t>
      </w:r>
    </w:p>
    <w:p w:rsidR="00C84D75" w:rsidRPr="0049147A" w:rsidRDefault="00C84D75" w:rsidP="00E501A1">
      <w:pPr>
        <w:pStyle w:val="frontaddress"/>
      </w:pPr>
      <w:r w:rsidRPr="0049147A">
        <w:t>Sir Alwyn Williams Building</w:t>
      </w:r>
    </w:p>
    <w:p w:rsidR="00C84D75" w:rsidRPr="0049147A" w:rsidRDefault="00C84D75" w:rsidP="00E501A1">
      <w:pPr>
        <w:pStyle w:val="frontaddress"/>
      </w:pPr>
      <w:r w:rsidRPr="0049147A">
        <w:t>University of Glasgow</w:t>
      </w:r>
    </w:p>
    <w:p w:rsidR="00C84D75" w:rsidRPr="0049147A" w:rsidRDefault="00C84D75" w:rsidP="00C4039B">
      <w:pPr>
        <w:pStyle w:val="frontaddress"/>
        <w:spacing w:before="120"/>
      </w:pPr>
      <w:r w:rsidRPr="0049147A">
        <w:t>G12 8RZ</w:t>
      </w:r>
    </w:p>
    <w:p w:rsidR="00C84D75" w:rsidRDefault="00C84D75" w:rsidP="000F416A">
      <w:pPr>
        <w:pStyle w:val="Frontaddressfirstline"/>
        <w:spacing w:before="600"/>
      </w:pPr>
      <w:r>
        <w:t>A dissertation presented in part fulfillment of the requirements of the Degree of Master of Science at the University of Glasgow</w:t>
      </w:r>
    </w:p>
    <w:p w:rsidR="0009400D" w:rsidRDefault="00C84D75" w:rsidP="0009400D">
      <w:pPr>
        <w:pStyle w:val="Frontaddressfirstline"/>
        <w:spacing w:before="600"/>
        <w:sectPr w:rsidR="0009400D" w:rsidSect="00C84D75">
          <w:pgSz w:w="11906" w:h="16838"/>
          <w:pgMar w:top="1440" w:right="1800" w:bottom="1440" w:left="1800" w:header="851" w:footer="992" w:gutter="0"/>
          <w:cols w:space="425"/>
          <w:titlePg/>
          <w:docGrid w:type="lines" w:linePitch="326"/>
        </w:sectPr>
      </w:pPr>
      <w:r w:rsidRPr="0049147A">
        <w:t>&lt;Date of submission placed here&gt;</w:t>
      </w:r>
    </w:p>
    <w:p w:rsidR="00C84D75" w:rsidRDefault="00C84D75" w:rsidP="0009400D">
      <w:pPr>
        <w:pStyle w:val="Frontaddressfirstline"/>
        <w:spacing w:before="600"/>
      </w:pPr>
    </w:p>
    <w:p w:rsidR="00C84D75" w:rsidRDefault="00C84D75" w:rsidP="00E501A1"/>
    <w:p w:rsidR="00C84D75" w:rsidRPr="00632396" w:rsidRDefault="00C84D75" w:rsidP="00E501A1">
      <w:pPr>
        <w:jc w:val="center"/>
        <w:rPr>
          <w:b/>
          <w:szCs w:val="24"/>
        </w:rPr>
      </w:pPr>
      <w:r w:rsidRPr="00632396">
        <w:rPr>
          <w:b/>
          <w:szCs w:val="24"/>
        </w:rPr>
        <w:t>Abstract</w:t>
      </w:r>
    </w:p>
    <w:p w:rsidR="00C84D75" w:rsidRDefault="00C84D75" w:rsidP="00E501A1">
      <w:r>
        <w:t>&lt;Abstract goes here…&gt;</w:t>
      </w:r>
    </w:p>
    <w:p w:rsidR="00C84D75" w:rsidRDefault="00C84D75" w:rsidP="001F1B56">
      <w:bookmarkStart w:id="0" w:name="_GoBack"/>
      <w:bookmarkEnd w:id="0"/>
      <w:r>
        <w:br w:type="page"/>
      </w:r>
    </w:p>
    <w:p w:rsidR="00C84D75" w:rsidRDefault="00C84D75" w:rsidP="00E501A1">
      <w:pPr>
        <w:pStyle w:val="EarlyHeading"/>
      </w:pPr>
      <w:r>
        <w:t>Education Use Consent</w:t>
      </w:r>
    </w:p>
    <w:p w:rsidR="00C84D75" w:rsidRDefault="00C84D75" w:rsidP="00E501A1">
      <w:r>
        <w:t xml:space="preserve">I hereby give my permission for this project to be shown to other University of Glasgow students and to be distributed in an electronic form.  </w:t>
      </w:r>
    </w:p>
    <w:p w:rsidR="00C84D75" w:rsidRDefault="00C84D75" w:rsidP="00E501A1">
      <w:r>
        <w:t>&lt;</w:t>
      </w:r>
      <w:r>
        <w:rPr>
          <w:b/>
        </w:rPr>
        <w:t>Please note that you are under no obligation to sign this declaration, but doing so would help future students.&gt;</w:t>
      </w:r>
    </w:p>
    <w:p w:rsidR="00C84D75" w:rsidRDefault="00C84D75" w:rsidP="00E501A1"/>
    <w:p w:rsidR="00C84D75" w:rsidRDefault="00C84D75" w:rsidP="00E501A1"/>
    <w:p w:rsidR="00C84D75" w:rsidRDefault="00C84D75" w:rsidP="00E501A1">
      <w:r>
        <w:t>Name:</w:t>
      </w:r>
      <w:r>
        <w:tab/>
      </w:r>
      <w:r w:rsidRPr="000259F6">
        <w:t>Akshata Bhat</w:t>
      </w:r>
      <w:r>
        <w:tab/>
      </w:r>
      <w:r>
        <w:tab/>
      </w:r>
      <w:r>
        <w:tab/>
      </w:r>
      <w:r>
        <w:rPr>
          <w:rFonts w:hint="eastAsia"/>
        </w:rPr>
        <w:t xml:space="preserve">   </w:t>
      </w:r>
      <w:r>
        <w:t>Signature:</w:t>
      </w:r>
    </w:p>
    <w:p w:rsidR="00C84D75" w:rsidRDefault="00C84D75" w:rsidP="000259F6">
      <w:r>
        <w:t>Name:</w:t>
      </w:r>
      <w:r>
        <w:tab/>
      </w:r>
      <w:r w:rsidRPr="000259F6">
        <w:t>Chinghan Cheng</w:t>
      </w:r>
      <w:r>
        <w:tab/>
      </w:r>
      <w:r>
        <w:tab/>
      </w:r>
      <w:r>
        <w:tab/>
      </w:r>
      <w:r>
        <w:rPr>
          <w:rFonts w:hint="eastAsia"/>
        </w:rPr>
        <w:t xml:space="preserve">   </w:t>
      </w:r>
      <w:r>
        <w:t>Signature:</w:t>
      </w:r>
    </w:p>
    <w:p w:rsidR="00C84D75" w:rsidRDefault="00C84D75" w:rsidP="000259F6">
      <w:r>
        <w:t>Name:</w:t>
      </w:r>
      <w:r>
        <w:tab/>
      </w:r>
      <w:r w:rsidRPr="000259F6">
        <w:t>Hu Liang</w:t>
      </w:r>
      <w:r>
        <w:tab/>
      </w:r>
      <w:r>
        <w:tab/>
      </w:r>
      <w:r>
        <w:tab/>
      </w:r>
      <w:r>
        <w:tab/>
      </w:r>
      <w:r>
        <w:tab/>
      </w:r>
      <w:r>
        <w:rPr>
          <w:rFonts w:hint="eastAsia"/>
        </w:rPr>
        <w:t xml:space="preserve">   </w:t>
      </w:r>
      <w:r>
        <w:t>Signature:</w:t>
      </w:r>
    </w:p>
    <w:p w:rsidR="00741303" w:rsidRPr="00C84D75" w:rsidRDefault="00C84D75" w:rsidP="00C84D75">
      <w:r>
        <w:t>Name:</w:t>
      </w:r>
      <w:r>
        <w:tab/>
      </w:r>
      <w:r w:rsidRPr="000259F6">
        <w:t>Yin Zhang</w:t>
      </w:r>
      <w:r>
        <w:tab/>
      </w:r>
      <w:r>
        <w:tab/>
      </w:r>
      <w:r>
        <w:tab/>
      </w:r>
      <w:r>
        <w:tab/>
      </w:r>
      <w:r>
        <w:rPr>
          <w:rFonts w:hint="eastAsia"/>
        </w:rPr>
        <w:t xml:space="preserve">   </w:t>
      </w:r>
      <w:r>
        <w:t>Signature:</w:t>
      </w:r>
      <w:r>
        <w:rPr>
          <w:b/>
          <w:color w:val="000000"/>
          <w:szCs w:val="24"/>
        </w:rPr>
        <w:br w:type="page"/>
      </w:r>
      <w:r w:rsidR="00741303" w:rsidRPr="00741303">
        <w:rPr>
          <w:b/>
          <w:color w:val="000000"/>
          <w:szCs w:val="24"/>
        </w:rPr>
        <w:lastRenderedPageBreak/>
        <w:t>Contents</w:t>
      </w:r>
    </w:p>
    <w:p w:rsidR="00F14687" w:rsidRDefault="00157E02">
      <w:pPr>
        <w:pStyle w:val="TOC1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r w:rsidRPr="00741303">
        <w:rPr>
          <w:sz w:val="24"/>
          <w:szCs w:val="24"/>
        </w:rPr>
        <w:fldChar w:fldCharType="begin"/>
      </w:r>
      <w:r w:rsidR="00741303" w:rsidRPr="00741303">
        <w:rPr>
          <w:sz w:val="24"/>
          <w:szCs w:val="24"/>
        </w:rPr>
        <w:instrText xml:space="preserve"> TOC \o "1-3" \h \z \u </w:instrText>
      </w:r>
      <w:r w:rsidRPr="00741303">
        <w:rPr>
          <w:sz w:val="24"/>
          <w:szCs w:val="24"/>
        </w:rPr>
        <w:fldChar w:fldCharType="separate"/>
      </w:r>
      <w:hyperlink w:anchor="_Toc532821885" w:history="1">
        <w:r w:rsidR="00F14687">
          <w:rPr>
            <w:rStyle w:val="Hyperlink"/>
            <w:noProof/>
          </w:rPr>
          <w:t xml:space="preserve">1 </w:t>
        </w:r>
        <w:r w:rsidR="00F14687" w:rsidRPr="00F14687">
          <w:rPr>
            <w:rStyle w:val="Hyperlink"/>
            <w:noProof/>
          </w:rPr>
          <w:t>Introduction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885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1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09400D">
      <w:pPr>
        <w:pStyle w:val="TOC1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886" w:history="1">
        <w:r w:rsidR="00F14687" w:rsidRPr="00F14687">
          <w:rPr>
            <w:rStyle w:val="Hyperlink"/>
            <w:noProof/>
          </w:rPr>
          <w:t xml:space="preserve">2 </w:t>
        </w:r>
        <w:r w:rsidR="00F14687" w:rsidRPr="00F14687">
          <w:rPr>
            <w:rStyle w:val="Hyperlink"/>
            <w:noProof/>
            <w:lang w:val="en-GB"/>
          </w:rPr>
          <w:t>Survey</w:t>
        </w:r>
        <w:r w:rsidR="00F14687" w:rsidRPr="00F14687">
          <w:rPr>
            <w:rStyle w:val="Hyperlink"/>
            <w:noProof/>
            <w:webHidden/>
          </w:rPr>
          <w:tab/>
        </w:r>
        <w:r w:rsidR="00F14687" w:rsidRPr="00F14687">
          <w:rPr>
            <w:rStyle w:val="Hyperlink"/>
            <w:noProof/>
            <w:webHidden/>
          </w:rPr>
          <w:fldChar w:fldCharType="begin"/>
        </w:r>
        <w:r w:rsidR="00F14687" w:rsidRPr="00F14687">
          <w:rPr>
            <w:rStyle w:val="Hyperlink"/>
            <w:noProof/>
            <w:webHidden/>
          </w:rPr>
          <w:instrText xml:space="preserve"> PAGEREF _Toc532821886 \h </w:instrText>
        </w:r>
        <w:r w:rsidR="00F14687" w:rsidRPr="00F14687">
          <w:rPr>
            <w:rStyle w:val="Hyperlink"/>
            <w:noProof/>
            <w:webHidden/>
          </w:rPr>
        </w:r>
        <w:r w:rsidR="00F14687" w:rsidRPr="00F14687">
          <w:rPr>
            <w:rStyle w:val="Hyperlink"/>
            <w:noProof/>
            <w:webHidden/>
          </w:rPr>
          <w:fldChar w:fldCharType="separate"/>
        </w:r>
        <w:r w:rsidR="00FC550D">
          <w:rPr>
            <w:rStyle w:val="Hyperlink"/>
            <w:noProof/>
            <w:webHidden/>
          </w:rPr>
          <w:t>2</w:t>
        </w:r>
        <w:r w:rsidR="00F14687" w:rsidRPr="00F14687">
          <w:rPr>
            <w:rStyle w:val="Hyperlink"/>
            <w:noProof/>
            <w:webHidden/>
          </w:rPr>
          <w:fldChar w:fldCharType="end"/>
        </w:r>
      </w:hyperlink>
    </w:p>
    <w:p w:rsidR="00F14687" w:rsidRDefault="0009400D">
      <w:pPr>
        <w:pStyle w:val="TOC1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887" w:history="1">
        <w:r w:rsidR="00F14687">
          <w:rPr>
            <w:rStyle w:val="Hyperlink"/>
            <w:noProof/>
          </w:rPr>
          <w:t xml:space="preserve">3 </w:t>
        </w:r>
        <w:r w:rsidR="00F14687" w:rsidRPr="00F14687">
          <w:rPr>
            <w:rStyle w:val="Hyperlink"/>
            <w:noProof/>
          </w:rPr>
          <w:t>Data collection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887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3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09400D">
      <w:pPr>
        <w:pStyle w:val="TOC2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888" w:history="1">
        <w:r w:rsidR="00F14687" w:rsidRPr="0081400D">
          <w:rPr>
            <w:rStyle w:val="Hyperlink"/>
            <w:noProof/>
          </w:rPr>
          <w:t>3.1 News collection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888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3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09400D">
      <w:pPr>
        <w:pStyle w:val="TOC3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889" w:history="1">
        <w:r w:rsidR="00F14687" w:rsidRPr="0081400D">
          <w:rPr>
            <w:rStyle w:val="Hyperlink"/>
            <w:noProof/>
          </w:rPr>
          <w:t>3.1.1 Implementation of Beautiful Soup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889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3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09400D">
      <w:pPr>
        <w:pStyle w:val="TOC3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890" w:history="1">
        <w:r w:rsidR="00F14687" w:rsidRPr="0081400D">
          <w:rPr>
            <w:rStyle w:val="Hyperlink"/>
            <w:noProof/>
          </w:rPr>
          <w:t>3.1.2 Implementation of Requests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890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3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09400D">
      <w:pPr>
        <w:pStyle w:val="TOC2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891" w:history="1">
        <w:r w:rsidR="00F14687" w:rsidRPr="0081400D">
          <w:rPr>
            <w:rStyle w:val="Hyperlink"/>
            <w:noProof/>
          </w:rPr>
          <w:t>3.2 Tweets collection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891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3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09400D">
      <w:pPr>
        <w:pStyle w:val="TOC3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892" w:history="1">
        <w:r w:rsidR="00F14687" w:rsidRPr="0081400D">
          <w:rPr>
            <w:rStyle w:val="Hyperlink"/>
            <w:noProof/>
          </w:rPr>
          <w:t>3.2.1 Implementation of Streaming API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892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3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09400D">
      <w:pPr>
        <w:pStyle w:val="TOC3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893" w:history="1">
        <w:r w:rsidR="00F14687" w:rsidRPr="0081400D">
          <w:rPr>
            <w:rStyle w:val="Hyperlink"/>
            <w:noProof/>
          </w:rPr>
          <w:t>3.2.2 Implementation of REST API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893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4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09400D">
      <w:pPr>
        <w:pStyle w:val="TOC1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894" w:history="1">
        <w:r w:rsidR="00F14687">
          <w:rPr>
            <w:rStyle w:val="Hyperlink"/>
            <w:noProof/>
          </w:rPr>
          <w:t xml:space="preserve">4 </w:t>
        </w:r>
        <w:r w:rsidR="00F14687" w:rsidRPr="00F14687">
          <w:rPr>
            <w:rStyle w:val="Hyperlink"/>
            <w:noProof/>
          </w:rPr>
          <w:t>Data processing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894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5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09400D">
      <w:pPr>
        <w:pStyle w:val="TOC2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895" w:history="1">
        <w:r w:rsidR="00F14687" w:rsidRPr="0081400D">
          <w:rPr>
            <w:rStyle w:val="Hyperlink"/>
            <w:noProof/>
          </w:rPr>
          <w:t>4.1 Data storage and noise removing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895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5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09400D">
      <w:pPr>
        <w:pStyle w:val="TOC3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896" w:history="1">
        <w:r w:rsidR="00F14687" w:rsidRPr="0081400D">
          <w:rPr>
            <w:rStyle w:val="Hyperlink"/>
            <w:noProof/>
          </w:rPr>
          <w:t>4.1.1 Implementation of MongoDB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896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5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09400D">
      <w:pPr>
        <w:pStyle w:val="TOC3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897" w:history="1">
        <w:r w:rsidR="00F14687" w:rsidRPr="0081400D">
          <w:rPr>
            <w:rStyle w:val="Hyperlink"/>
            <w:noProof/>
          </w:rPr>
          <w:t>4.1.2 Remove duplicates, retweets and quotes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897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5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09400D">
      <w:pPr>
        <w:pStyle w:val="TOC2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898" w:history="1">
        <w:r w:rsidR="00F14687" w:rsidRPr="0081400D">
          <w:rPr>
            <w:rStyle w:val="Hyperlink"/>
            <w:noProof/>
          </w:rPr>
          <w:t>4.2 Entity recognition and data filtration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898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6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09400D">
      <w:pPr>
        <w:pStyle w:val="TOC3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899" w:history="1">
        <w:r w:rsidR="00F14687" w:rsidRPr="0081400D">
          <w:rPr>
            <w:rStyle w:val="Hyperlink"/>
            <w:noProof/>
          </w:rPr>
          <w:t>4.2.1 Implementation of Stanford NER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899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6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09400D">
      <w:pPr>
        <w:pStyle w:val="TOC1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900" w:history="1">
        <w:r w:rsidR="00F14687">
          <w:rPr>
            <w:rStyle w:val="Hyperlink"/>
            <w:noProof/>
          </w:rPr>
          <w:t xml:space="preserve">5 </w:t>
        </w:r>
        <w:r w:rsidR="00F14687" w:rsidRPr="00F14687">
          <w:rPr>
            <w:rStyle w:val="Hyperlink"/>
            <w:noProof/>
          </w:rPr>
          <w:t>Data Analysis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900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8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09400D">
      <w:pPr>
        <w:pStyle w:val="TOC2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901" w:history="1">
        <w:r w:rsidR="00F14687" w:rsidRPr="0081400D">
          <w:rPr>
            <w:rStyle w:val="Hyperlink"/>
            <w:noProof/>
          </w:rPr>
          <w:t>5.1 Tweets grouping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901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10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09400D">
      <w:pPr>
        <w:pStyle w:val="TOC3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902" w:history="1">
        <w:r w:rsidR="00F14687" w:rsidRPr="0081400D">
          <w:rPr>
            <w:rStyle w:val="Hyperlink"/>
            <w:noProof/>
          </w:rPr>
          <w:t>5.1.1 Prework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902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10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09400D">
      <w:pPr>
        <w:pStyle w:val="TOC3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903" w:history="1">
        <w:r w:rsidR="00F14687" w:rsidRPr="0081400D">
          <w:rPr>
            <w:rStyle w:val="Hyperlink"/>
            <w:noProof/>
          </w:rPr>
          <w:t>5.1.2 Optimization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903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10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09400D">
      <w:pPr>
        <w:pStyle w:val="TOC3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904" w:history="1">
        <w:r w:rsidR="00F14687" w:rsidRPr="0081400D">
          <w:rPr>
            <w:rStyle w:val="Hyperlink"/>
            <w:noProof/>
          </w:rPr>
          <w:t>5.1.3 Implementation of Dice Coefficient method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904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11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09400D">
      <w:pPr>
        <w:pStyle w:val="TOC3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905" w:history="1">
        <w:r w:rsidR="00F14687" w:rsidRPr="0081400D">
          <w:rPr>
            <w:rStyle w:val="Hyperlink"/>
            <w:noProof/>
          </w:rPr>
          <w:t>5.1.4 Implementation of MinHash LSH function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905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11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09400D">
      <w:pPr>
        <w:pStyle w:val="TOC3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906" w:history="1">
        <w:r w:rsidR="00F14687" w:rsidRPr="0081400D">
          <w:rPr>
            <w:rStyle w:val="Hyperlink"/>
            <w:noProof/>
          </w:rPr>
          <w:t>5.1.5 Comparison of two methods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906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12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09400D">
      <w:pPr>
        <w:pStyle w:val="TOC2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907" w:history="1">
        <w:r w:rsidR="00F14687" w:rsidRPr="0081400D">
          <w:rPr>
            <w:rStyle w:val="Hyperlink"/>
            <w:noProof/>
          </w:rPr>
          <w:t>5.2 Data visualization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907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12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09400D">
      <w:pPr>
        <w:pStyle w:val="TOC3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908" w:history="1">
        <w:r w:rsidR="00F14687" w:rsidRPr="0081400D">
          <w:rPr>
            <w:rStyle w:val="Hyperlink"/>
            <w:noProof/>
          </w:rPr>
          <w:t>5.2.1 Tweets distribution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908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12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09400D">
      <w:pPr>
        <w:pStyle w:val="TOC3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909" w:history="1">
        <w:r w:rsidR="00F14687" w:rsidRPr="0081400D">
          <w:rPr>
            <w:rStyle w:val="Hyperlink"/>
            <w:noProof/>
          </w:rPr>
          <w:t>5.2.2 News key words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909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12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09400D">
      <w:pPr>
        <w:pStyle w:val="TOC1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910" w:history="1">
        <w:r w:rsidR="00F14687">
          <w:rPr>
            <w:rStyle w:val="Hyperlink"/>
            <w:noProof/>
          </w:rPr>
          <w:t xml:space="preserve">6 </w:t>
        </w:r>
        <w:r w:rsidR="00F14687" w:rsidRPr="00F14687">
          <w:rPr>
            <w:rStyle w:val="Hyperlink"/>
            <w:noProof/>
          </w:rPr>
          <w:t>Evaluation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910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13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09400D">
      <w:pPr>
        <w:pStyle w:val="TOC1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911" w:history="1">
        <w:r w:rsidR="00F14687">
          <w:rPr>
            <w:rStyle w:val="Hyperlink"/>
            <w:noProof/>
          </w:rPr>
          <w:t xml:space="preserve">7 </w:t>
        </w:r>
        <w:r w:rsidR="00F14687" w:rsidRPr="00F14687">
          <w:rPr>
            <w:rStyle w:val="Hyperlink"/>
            <w:noProof/>
          </w:rPr>
          <w:t>Conclusion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911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14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09400D">
      <w:pPr>
        <w:pStyle w:val="TOC1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912" w:history="1">
        <w:r w:rsidR="00F14687" w:rsidRPr="0081400D">
          <w:rPr>
            <w:rStyle w:val="Hyperlink"/>
            <w:noProof/>
          </w:rPr>
          <w:t>References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912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15</w:t>
        </w:r>
        <w:r w:rsidR="00F14687">
          <w:rPr>
            <w:noProof/>
            <w:webHidden/>
          </w:rPr>
          <w:fldChar w:fldCharType="end"/>
        </w:r>
      </w:hyperlink>
    </w:p>
    <w:p w:rsidR="001F1B56" w:rsidRPr="00C84D75" w:rsidRDefault="00157E02" w:rsidP="00AC3B2F">
      <w:r w:rsidRPr="00741303">
        <w:rPr>
          <w:b/>
          <w:bCs/>
          <w:noProof/>
          <w:szCs w:val="24"/>
        </w:rPr>
        <w:fldChar w:fldCharType="end"/>
      </w:r>
    </w:p>
    <w:p w:rsidR="00C84D75" w:rsidRDefault="00C84D75" w:rsidP="00741303">
      <w:pPr>
        <w:rPr>
          <w:b/>
          <w:sz w:val="44"/>
          <w:szCs w:val="44"/>
        </w:rPr>
        <w:sectPr w:rsidR="00C84D75" w:rsidSect="00C84D75">
          <w:pgSz w:w="11906" w:h="16838"/>
          <w:pgMar w:top="1440" w:right="1800" w:bottom="1440" w:left="1800" w:header="851" w:footer="992" w:gutter="0"/>
          <w:cols w:space="425"/>
          <w:titlePg/>
          <w:docGrid w:type="lines" w:linePitch="326"/>
        </w:sectPr>
      </w:pPr>
    </w:p>
    <w:p w:rsidR="008D415F" w:rsidRPr="00741303" w:rsidRDefault="008D415F" w:rsidP="00741303">
      <w:pPr>
        <w:rPr>
          <w:b/>
          <w:sz w:val="44"/>
          <w:szCs w:val="44"/>
        </w:rPr>
      </w:pPr>
      <w:r w:rsidRPr="00741303">
        <w:rPr>
          <w:b/>
          <w:sz w:val="44"/>
          <w:szCs w:val="44"/>
        </w:rPr>
        <w:lastRenderedPageBreak/>
        <w:t>C</w:t>
      </w:r>
      <w:r w:rsidRPr="00741303">
        <w:rPr>
          <w:rFonts w:hint="eastAsia"/>
          <w:b/>
          <w:sz w:val="44"/>
          <w:szCs w:val="44"/>
        </w:rPr>
        <w:t>hapter 1</w:t>
      </w:r>
    </w:p>
    <w:p w:rsidR="00A62CBF" w:rsidRPr="00E07ED2" w:rsidRDefault="00A62CBF" w:rsidP="0018389C">
      <w:pPr>
        <w:pStyle w:val="Heading1"/>
      </w:pPr>
      <w:bookmarkStart w:id="1" w:name="_Toc532821885"/>
      <w:r w:rsidRPr="00E07ED2">
        <w:t>Introduction</w:t>
      </w:r>
      <w:bookmarkEnd w:id="1"/>
    </w:p>
    <w:p w:rsidR="00E23557" w:rsidRPr="00E07ED2" w:rsidRDefault="000B229F" w:rsidP="0018389C">
      <w:r w:rsidRPr="00E07ED2">
        <w:t>S</w:t>
      </w:r>
      <w:r w:rsidRPr="00E07ED2">
        <w:rPr>
          <w:rFonts w:hint="eastAsia"/>
        </w:rPr>
        <w:t xml:space="preserve">ocial media has made a rapid advancement in the past few years, </w:t>
      </w:r>
      <w:r w:rsidRPr="00E07ED2">
        <w:t>accelerated</w:t>
      </w:r>
      <w:r w:rsidRPr="00E07ED2">
        <w:rPr>
          <w:rFonts w:hint="eastAsia"/>
        </w:rPr>
        <w:t xml:space="preserve"> by the striking development of mobil</w:t>
      </w:r>
      <w:r w:rsidR="005160CE" w:rsidRPr="00E07ED2">
        <w:rPr>
          <w:rFonts w:hint="eastAsia"/>
        </w:rPr>
        <w:t xml:space="preserve">e devices, </w:t>
      </w:r>
      <w:r w:rsidRPr="00E07ED2">
        <w:rPr>
          <w:rFonts w:hint="eastAsia"/>
        </w:rPr>
        <w:t>such as smart phones</w:t>
      </w:r>
      <w:r w:rsidR="001E367C" w:rsidRPr="00E07ED2">
        <w:rPr>
          <w:rFonts w:hint="eastAsia"/>
        </w:rPr>
        <w:t xml:space="preserve"> and por</w:t>
      </w:r>
      <w:r w:rsidRPr="00E07ED2">
        <w:rPr>
          <w:rFonts w:hint="eastAsia"/>
        </w:rPr>
        <w:t>table laptop</w:t>
      </w:r>
      <w:r w:rsidR="005160CE" w:rsidRPr="00E07ED2">
        <w:rPr>
          <w:rFonts w:hint="eastAsia"/>
        </w:rPr>
        <w:t xml:space="preserve">, </w:t>
      </w:r>
      <w:r w:rsidR="001E367C" w:rsidRPr="00E07ED2">
        <w:rPr>
          <w:rFonts w:hint="eastAsia"/>
        </w:rPr>
        <w:t xml:space="preserve">as well as Internet. </w:t>
      </w:r>
      <w:r w:rsidR="001E367C" w:rsidRPr="00E07ED2">
        <w:t>T</w:t>
      </w:r>
      <w:r w:rsidR="001E367C" w:rsidRPr="00E07ED2">
        <w:rPr>
          <w:rFonts w:hint="eastAsia"/>
        </w:rPr>
        <w:t xml:space="preserve">witter, as a representative social network site which has a micro-blogging format, becomes an information gathering platform with huge amount of data. </w:t>
      </w:r>
      <w:r w:rsidR="00FF6B2E" w:rsidRPr="00E07ED2">
        <w:t>I</w:t>
      </w:r>
      <w:r w:rsidR="00FF6B2E" w:rsidRPr="00E07ED2">
        <w:rPr>
          <w:rFonts w:hint="eastAsia"/>
        </w:rPr>
        <w:t xml:space="preserve">t provides users an opportunity to share and discuss what is happening </w:t>
      </w:r>
      <w:r w:rsidR="006D446C" w:rsidRPr="00E07ED2">
        <w:rPr>
          <w:rFonts w:hint="eastAsia"/>
        </w:rPr>
        <w:t>locally or globally</w:t>
      </w:r>
      <w:r w:rsidR="00FF6B2E" w:rsidRPr="00E07ED2">
        <w:rPr>
          <w:rFonts w:hint="eastAsia"/>
        </w:rPr>
        <w:t xml:space="preserve"> in real time.</w:t>
      </w:r>
      <w:r w:rsidR="006D446C" w:rsidRPr="00E07ED2">
        <w:rPr>
          <w:rFonts w:hint="eastAsia"/>
        </w:rPr>
        <w:t xml:space="preserve"> </w:t>
      </w:r>
      <w:r w:rsidR="005A597D" w:rsidRPr="00E07ED2">
        <w:t>A</w:t>
      </w:r>
      <w:r w:rsidR="00E30FA0">
        <w:rPr>
          <w:rFonts w:hint="eastAsia"/>
        </w:rPr>
        <w:t>ccording to recent statistics</w:t>
      </w:r>
      <w:r w:rsidR="00867E62">
        <w:t xml:space="preserve"> </w:t>
      </w:r>
      <w:r w:rsidR="00227460">
        <w:t>(</w:t>
      </w:r>
      <w:r w:rsidR="00227460">
        <w:rPr>
          <w:noProof/>
        </w:rPr>
        <w:t>OMNICORE, 2018)</w:t>
      </w:r>
      <w:r w:rsidR="005A597D" w:rsidRPr="00E07ED2">
        <w:rPr>
          <w:rFonts w:hint="eastAsia"/>
        </w:rPr>
        <w:t xml:space="preserve">, there are 326 million monthly active users in twitter and 500 million tweets are sent per day. So mining data in twitter and subsequently establish a topic model may have a great value </w:t>
      </w:r>
      <w:r w:rsidR="002D5B99" w:rsidRPr="00E07ED2">
        <w:rPr>
          <w:rFonts w:hint="eastAsia"/>
        </w:rPr>
        <w:t xml:space="preserve">with regard to various fields. </w:t>
      </w:r>
      <w:r w:rsidR="002D5B99" w:rsidRPr="00E07ED2">
        <w:t>Additionally</w:t>
      </w:r>
      <w:r w:rsidR="002D5B99" w:rsidRPr="00E07ED2">
        <w:rPr>
          <w:rFonts w:hint="eastAsia"/>
        </w:rPr>
        <w:t xml:space="preserve">, </w:t>
      </w:r>
      <w:r w:rsidR="0089343E" w:rsidRPr="00E07ED2">
        <w:rPr>
          <w:rFonts w:hint="eastAsia"/>
        </w:rPr>
        <w:t>thanks to the geo-enabled function of it, it makes developers or researchers convenient and less time-consumed to detect hot topics in users</w:t>
      </w:r>
      <w:r w:rsidR="0089343E" w:rsidRPr="00E07ED2">
        <w:t>’</w:t>
      </w:r>
      <w:r w:rsidR="0089343E" w:rsidRPr="00E07ED2">
        <w:rPr>
          <w:rFonts w:hint="eastAsia"/>
        </w:rPr>
        <w:t xml:space="preserve"> posts or discussions based on geography. I</w:t>
      </w:r>
      <w:r w:rsidR="002D5B99" w:rsidRPr="00E07ED2">
        <w:rPr>
          <w:rFonts w:hint="eastAsia"/>
        </w:rPr>
        <w:t>n consideration of instantaneity</w:t>
      </w:r>
      <w:r w:rsidR="0089343E" w:rsidRPr="00E07ED2">
        <w:rPr>
          <w:rFonts w:hint="eastAsia"/>
        </w:rPr>
        <w:t xml:space="preserve"> of tweets</w:t>
      </w:r>
      <w:r w:rsidR="002D5B99" w:rsidRPr="00E07ED2">
        <w:rPr>
          <w:rFonts w:hint="eastAsia"/>
        </w:rPr>
        <w:t xml:space="preserve">, trying to explore the relationship between tweets and news reports which often have a lag seems to be of great significance in predicting </w:t>
      </w:r>
      <w:r w:rsidR="00E23557" w:rsidRPr="00E07ED2">
        <w:rPr>
          <w:rFonts w:hint="eastAsia"/>
        </w:rPr>
        <w:t>hot</w:t>
      </w:r>
      <w:r w:rsidR="002D5B99" w:rsidRPr="00E07ED2">
        <w:rPr>
          <w:rFonts w:hint="eastAsia"/>
        </w:rPr>
        <w:t xml:space="preserve"> news</w:t>
      </w:r>
      <w:r w:rsidR="001F6DB1">
        <w:rPr>
          <w:rFonts w:hint="eastAsia"/>
        </w:rPr>
        <w:t xml:space="preserve"> and analys</w:t>
      </w:r>
      <w:r w:rsidR="00E23557" w:rsidRPr="00E07ED2">
        <w:rPr>
          <w:rFonts w:hint="eastAsia"/>
        </w:rPr>
        <w:t>ing crowds</w:t>
      </w:r>
      <w:r w:rsidR="00E23557" w:rsidRPr="00E07ED2">
        <w:t>’</w:t>
      </w:r>
      <w:r w:rsidR="00E23557" w:rsidRPr="00E07ED2">
        <w:rPr>
          <w:rFonts w:hint="eastAsia"/>
        </w:rPr>
        <w:t xml:space="preserve"> reactions.</w:t>
      </w:r>
      <w:r w:rsidR="009500A9" w:rsidRPr="00E07ED2">
        <w:rPr>
          <w:rFonts w:hint="eastAsia"/>
        </w:rPr>
        <w:t xml:space="preserve"> </w:t>
      </w:r>
    </w:p>
    <w:p w:rsidR="00D8400A" w:rsidRDefault="00E23557" w:rsidP="0018389C">
      <w:r w:rsidRPr="007F50EF">
        <w:t>D</w:t>
      </w:r>
      <w:r w:rsidRPr="007F50EF">
        <w:rPr>
          <w:rFonts w:hint="eastAsia"/>
        </w:rPr>
        <w:t>uring this research, a mass of tweets are collected</w:t>
      </w:r>
      <w:r w:rsidR="0096286B" w:rsidRPr="007F50EF">
        <w:rPr>
          <w:rFonts w:hint="eastAsia"/>
        </w:rPr>
        <w:t>.</w:t>
      </w:r>
      <w:r w:rsidR="007F50EF" w:rsidRPr="007F50EF">
        <w:rPr>
          <w:rFonts w:hint="eastAsia"/>
        </w:rPr>
        <w:t xml:space="preserve"> </w:t>
      </w:r>
      <w:r w:rsidR="007F50EF" w:rsidRPr="007F50EF">
        <w:t>S</w:t>
      </w:r>
      <w:r w:rsidR="007F50EF" w:rsidRPr="007F50EF">
        <w:rPr>
          <w:rFonts w:hint="eastAsia"/>
        </w:rPr>
        <w:t xml:space="preserve">imultaneously, </w:t>
      </w:r>
      <w:r w:rsidR="007F50EF">
        <w:rPr>
          <w:rFonts w:hint="eastAsia"/>
        </w:rPr>
        <w:t xml:space="preserve">news is </w:t>
      </w:r>
      <w:r w:rsidR="003E0108" w:rsidRPr="003E0108">
        <w:rPr>
          <w:rFonts w:hint="eastAsia"/>
        </w:rPr>
        <w:t xml:space="preserve">also </w:t>
      </w:r>
      <w:r w:rsidR="003E0108">
        <w:rPr>
          <w:rFonts w:hint="eastAsia"/>
        </w:rPr>
        <w:t>gathered</w:t>
      </w:r>
      <w:r w:rsidR="007F50EF">
        <w:rPr>
          <w:rFonts w:hint="eastAsia"/>
        </w:rPr>
        <w:t xml:space="preserve"> from three </w:t>
      </w:r>
      <w:r w:rsidR="00EE013C">
        <w:rPr>
          <w:rFonts w:hint="eastAsia"/>
        </w:rPr>
        <w:t xml:space="preserve">news </w:t>
      </w:r>
      <w:r w:rsidR="007F50EF">
        <w:rPr>
          <w:rFonts w:hint="eastAsia"/>
        </w:rPr>
        <w:t xml:space="preserve">websites, the BBC Scotland, the Scotsman and the Herald. </w:t>
      </w:r>
      <w:r w:rsidR="00794B70" w:rsidRPr="00794B70">
        <w:t>I</w:t>
      </w:r>
      <w:r w:rsidR="00794B70" w:rsidRPr="00794B70">
        <w:rPr>
          <w:rFonts w:hint="eastAsia"/>
        </w:rPr>
        <w:t>n our project</w:t>
      </w:r>
      <w:r w:rsidR="00794B70">
        <w:rPr>
          <w:rFonts w:hint="eastAsia"/>
        </w:rPr>
        <w:t xml:space="preserve">, </w:t>
      </w:r>
      <w:r w:rsidR="00556CA7">
        <w:rPr>
          <w:rFonts w:hint="eastAsia"/>
        </w:rPr>
        <w:t>we collect news during five different periods of a day from Monday to Sunday via importing packages, Beautiful</w:t>
      </w:r>
      <w:r w:rsidR="00D8400A">
        <w:rPr>
          <w:rFonts w:hint="eastAsia"/>
        </w:rPr>
        <w:t xml:space="preserve"> </w:t>
      </w:r>
      <w:r w:rsidR="00556CA7">
        <w:rPr>
          <w:rFonts w:hint="eastAsia"/>
        </w:rPr>
        <w:t xml:space="preserve">Soup and Reqeusts, in python. </w:t>
      </w:r>
      <w:r w:rsidR="00556CA7">
        <w:t>A</w:t>
      </w:r>
      <w:r w:rsidR="00556CA7">
        <w:rPr>
          <w:rFonts w:hint="eastAsia"/>
        </w:rPr>
        <w:t xml:space="preserve">s to twitter data, we adopt Streaming API and REST API to get as much as data. </w:t>
      </w:r>
      <w:r w:rsidR="00D8400A">
        <w:t>T</w:t>
      </w:r>
      <w:r w:rsidR="00D8400A">
        <w:rPr>
          <w:rFonts w:hint="eastAsia"/>
        </w:rPr>
        <w:t>hen w</w:t>
      </w:r>
      <w:r w:rsidR="00676BB3">
        <w:rPr>
          <w:rFonts w:hint="eastAsia"/>
        </w:rPr>
        <w:t xml:space="preserve">e </w:t>
      </w:r>
      <w:r w:rsidR="00005505">
        <w:rPr>
          <w:rFonts w:hint="eastAsia"/>
        </w:rPr>
        <w:t xml:space="preserve">select </w:t>
      </w:r>
      <w:r w:rsidR="00676BB3">
        <w:rPr>
          <w:rFonts w:hint="eastAsia"/>
        </w:rPr>
        <w:t xml:space="preserve">MongoDB which is a </w:t>
      </w:r>
      <w:r w:rsidR="00676BB3" w:rsidRPr="00676BB3">
        <w:t>cross-platform document-oriented database</w:t>
      </w:r>
      <w:r w:rsidR="00676BB3">
        <w:rPr>
          <w:rFonts w:hint="eastAsia"/>
        </w:rPr>
        <w:t xml:space="preserve"> as our database to store location based data. </w:t>
      </w:r>
      <w:r w:rsidR="00676BB3">
        <w:t>I</w:t>
      </w:r>
      <w:r w:rsidR="00676BB3">
        <w:rPr>
          <w:rFonts w:hint="eastAsia"/>
        </w:rPr>
        <w:t xml:space="preserve">n order to remove noise, StandfordNER package </w:t>
      </w:r>
      <w:r w:rsidR="00005505">
        <w:rPr>
          <w:rFonts w:hint="eastAsia"/>
        </w:rPr>
        <w:t xml:space="preserve">is </w:t>
      </w:r>
      <w:r w:rsidR="00676BB3">
        <w:rPr>
          <w:rFonts w:hint="eastAsia"/>
        </w:rPr>
        <w:t xml:space="preserve">imported </w:t>
      </w:r>
      <w:r w:rsidR="00D71FAA">
        <w:rPr>
          <w:rFonts w:hint="eastAsia"/>
        </w:rPr>
        <w:t xml:space="preserve">through NLTK interface </w:t>
      </w:r>
      <w:r w:rsidR="00676BB3">
        <w:rPr>
          <w:rFonts w:hint="eastAsia"/>
        </w:rPr>
        <w:t>to do entity recognition</w:t>
      </w:r>
      <w:r w:rsidR="00D8400A">
        <w:rPr>
          <w:rFonts w:hint="eastAsia"/>
        </w:rPr>
        <w:t xml:space="preserve"> and the output entities are the </w:t>
      </w:r>
      <w:r w:rsidR="00005505">
        <w:rPr>
          <w:rFonts w:hint="eastAsia"/>
        </w:rPr>
        <w:t>precondition of subsequent grouping</w:t>
      </w:r>
      <w:r w:rsidR="00676BB3">
        <w:rPr>
          <w:rFonts w:hint="eastAsia"/>
        </w:rPr>
        <w:t xml:space="preserve">. </w:t>
      </w:r>
      <w:r w:rsidR="00D8400A">
        <w:t>T</w:t>
      </w:r>
      <w:r w:rsidR="00D8400A">
        <w:rPr>
          <w:rFonts w:hint="eastAsia"/>
        </w:rPr>
        <w:t xml:space="preserve">he purpose of </w:t>
      </w:r>
      <w:r w:rsidR="001F6DB1">
        <w:rPr>
          <w:rFonts w:hint="eastAsia"/>
        </w:rPr>
        <w:t>our project is to firstly analys</w:t>
      </w:r>
      <w:r w:rsidR="00D8400A">
        <w:rPr>
          <w:rFonts w:hint="eastAsia"/>
        </w:rPr>
        <w:t xml:space="preserve">e the variation stream of tweets in different time periods of a day, and then try to group these tweets on the basis of different entities including person, organization and location. </w:t>
      </w:r>
      <w:r w:rsidR="00D8400A">
        <w:t>A</w:t>
      </w:r>
      <w:r w:rsidR="00D8400A">
        <w:rPr>
          <w:rFonts w:hint="eastAsia"/>
        </w:rPr>
        <w:t xml:space="preserve">s a consequence of a series of filtering procedures, the hot topics in Glasgow may emerge. </w:t>
      </w:r>
      <w:r w:rsidR="00D8400A">
        <w:t>T</w:t>
      </w:r>
      <w:r w:rsidR="00D8400A">
        <w:rPr>
          <w:rFonts w:hint="eastAsia"/>
        </w:rPr>
        <w:t>his may be useful to dig out the underlying relationship between tweets and official news released in the same corresponding periods.</w:t>
      </w:r>
    </w:p>
    <w:p w:rsidR="00F8341C" w:rsidRPr="00D8400A" w:rsidRDefault="00FC07BA" w:rsidP="0018389C">
      <w:r w:rsidRPr="00FC07BA">
        <w:t>This paper is organiz</w:t>
      </w:r>
      <w:r w:rsidR="00A26C5B">
        <w:t xml:space="preserve">ed as follows. Section </w:t>
      </w:r>
      <w:r w:rsidR="00A26C5B">
        <w:rPr>
          <w:rFonts w:hint="eastAsia"/>
        </w:rPr>
        <w:t>2</w:t>
      </w:r>
      <w:r w:rsidR="00A26C5B">
        <w:t xml:space="preserve"> intro</w:t>
      </w:r>
      <w:r w:rsidR="00DE0B9C">
        <w:t>duce</w:t>
      </w:r>
      <w:r w:rsidR="00DE0B9C">
        <w:rPr>
          <w:rFonts w:hint="eastAsia"/>
        </w:rPr>
        <w:t>s</w:t>
      </w:r>
      <w:r w:rsidR="00711821">
        <w:rPr>
          <w:rFonts w:hint="eastAsia"/>
        </w:rPr>
        <w:t xml:space="preserve"> </w:t>
      </w:r>
      <w:r w:rsidR="00A26C5B">
        <w:rPr>
          <w:rFonts w:hint="eastAsia"/>
        </w:rPr>
        <w:t xml:space="preserve">previous </w:t>
      </w:r>
      <w:r w:rsidR="00DE0B9C">
        <w:rPr>
          <w:rFonts w:hint="eastAsia"/>
        </w:rPr>
        <w:t>others</w:t>
      </w:r>
      <w:r w:rsidR="00DE0B9C">
        <w:t>’</w:t>
      </w:r>
      <w:r w:rsidR="00DE0B9C">
        <w:rPr>
          <w:rFonts w:hint="eastAsia"/>
        </w:rPr>
        <w:t xml:space="preserve"> </w:t>
      </w:r>
      <w:r w:rsidR="00A26C5B">
        <w:rPr>
          <w:rFonts w:hint="eastAsia"/>
        </w:rPr>
        <w:t>research related to our project</w:t>
      </w:r>
      <w:r>
        <w:t xml:space="preserve">. Section </w:t>
      </w:r>
      <w:r w:rsidR="00A26C5B">
        <w:rPr>
          <w:rFonts w:hint="eastAsia"/>
        </w:rPr>
        <w:t>3</w:t>
      </w:r>
      <w:r>
        <w:t xml:space="preserve"> </w:t>
      </w:r>
      <w:r w:rsidR="00DE0B9C">
        <w:rPr>
          <w:rFonts w:hint="eastAsia"/>
        </w:rPr>
        <w:t>mainly describes data collection and</w:t>
      </w:r>
      <w:r>
        <w:t xml:space="preserve"> Section </w:t>
      </w:r>
      <w:r w:rsidR="00DE0B9C">
        <w:rPr>
          <w:rFonts w:hint="eastAsia"/>
        </w:rPr>
        <w:t>4 is about processing data including news and tweets.</w:t>
      </w:r>
      <w:r w:rsidRPr="00FC07BA">
        <w:t xml:space="preserve"> Section </w:t>
      </w:r>
      <w:r w:rsidR="00DE0B9C">
        <w:rPr>
          <w:rFonts w:hint="eastAsia"/>
        </w:rPr>
        <w:t>5</w:t>
      </w:r>
      <w:r w:rsidR="00DE0B9C">
        <w:t xml:space="preserve"> </w:t>
      </w:r>
      <w:r w:rsidR="00DE0B9C">
        <w:rPr>
          <w:rFonts w:hint="eastAsia"/>
        </w:rPr>
        <w:t>provides</w:t>
      </w:r>
      <w:r w:rsidR="00DE0B9C">
        <w:t xml:space="preserve"> exper</w:t>
      </w:r>
      <w:r w:rsidRPr="00FC07BA">
        <w:t>imental results</w:t>
      </w:r>
      <w:r w:rsidR="00DE0B9C">
        <w:rPr>
          <w:rFonts w:hint="eastAsia"/>
        </w:rPr>
        <w:t xml:space="preserve"> to make analysis and further </w:t>
      </w:r>
      <w:r w:rsidR="00DE0B9C">
        <w:t>visualize</w:t>
      </w:r>
      <w:r w:rsidR="00DE0B9C">
        <w:rPr>
          <w:rFonts w:hint="eastAsia"/>
        </w:rPr>
        <w:t xml:space="preserve"> them</w:t>
      </w:r>
      <w:r w:rsidR="00DE0B9C">
        <w:t>.</w:t>
      </w:r>
      <w:r w:rsidR="00DE0B9C">
        <w:rPr>
          <w:rFonts w:hint="eastAsia"/>
        </w:rPr>
        <w:t xml:space="preserve"> Conclusion</w:t>
      </w:r>
      <w:r>
        <w:t xml:space="preserve"> </w:t>
      </w:r>
      <w:r w:rsidR="00DE0B9C">
        <w:rPr>
          <w:rFonts w:hint="eastAsia"/>
        </w:rPr>
        <w:t>is</w:t>
      </w:r>
      <w:r>
        <w:t xml:space="preserve"> given in Section </w:t>
      </w:r>
      <w:r w:rsidR="00DE0B9C">
        <w:rPr>
          <w:rFonts w:hint="eastAsia"/>
        </w:rPr>
        <w:t>6</w:t>
      </w:r>
      <w:r>
        <w:t>.</w:t>
      </w:r>
      <w:r>
        <w:rPr>
          <w:rFonts w:hint="eastAsia"/>
        </w:rPr>
        <w:t xml:space="preserve"> </w:t>
      </w:r>
      <w:r w:rsidRPr="00FC07BA">
        <w:t xml:space="preserve">Finally, Section </w:t>
      </w:r>
      <w:r w:rsidR="00DE0B9C">
        <w:rPr>
          <w:rFonts w:hint="eastAsia"/>
        </w:rPr>
        <w:t>7 evaluates</w:t>
      </w:r>
      <w:r w:rsidRPr="00FC07BA">
        <w:t xml:space="preserve"> </w:t>
      </w:r>
      <w:r w:rsidR="00DE0B9C">
        <w:rPr>
          <w:rFonts w:hint="eastAsia"/>
        </w:rPr>
        <w:t>this project.</w:t>
      </w:r>
    </w:p>
    <w:p w:rsidR="00C84D75" w:rsidRDefault="00C84D75" w:rsidP="00741303">
      <w:pPr>
        <w:rPr>
          <w:b/>
          <w:sz w:val="44"/>
          <w:szCs w:val="44"/>
        </w:rPr>
        <w:sectPr w:rsidR="00C84D75" w:rsidSect="00C84D75">
          <w:footerReference w:type="default" r:id="rId9"/>
          <w:footerReference w:type="first" r:id="rId10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26"/>
        </w:sectPr>
      </w:pPr>
    </w:p>
    <w:p w:rsidR="008D415F" w:rsidRPr="00C84D75" w:rsidRDefault="008D415F" w:rsidP="00741303">
      <w:r w:rsidRPr="00741303">
        <w:rPr>
          <w:b/>
          <w:sz w:val="44"/>
          <w:szCs w:val="44"/>
        </w:rPr>
        <w:lastRenderedPageBreak/>
        <w:t>C</w:t>
      </w:r>
      <w:r w:rsidRPr="00741303">
        <w:rPr>
          <w:rFonts w:hint="eastAsia"/>
          <w:b/>
          <w:sz w:val="44"/>
          <w:szCs w:val="44"/>
        </w:rPr>
        <w:t>hapter 2</w:t>
      </w:r>
    </w:p>
    <w:p w:rsidR="00966D51" w:rsidRPr="00E07ED2" w:rsidRDefault="00ED28FB" w:rsidP="0018389C">
      <w:pPr>
        <w:pStyle w:val="Heading1"/>
      </w:pPr>
      <w:bookmarkStart w:id="2" w:name="_Toc532821886"/>
      <w:r w:rsidRPr="00E07ED2">
        <w:t>S</w:t>
      </w:r>
      <w:r w:rsidRPr="00E07ED2">
        <w:rPr>
          <w:rFonts w:hint="eastAsia"/>
        </w:rPr>
        <w:t>urvey</w:t>
      </w:r>
      <w:bookmarkEnd w:id="2"/>
    </w:p>
    <w:p w:rsidR="0054034E" w:rsidRPr="00E07ED2" w:rsidRDefault="00981365" w:rsidP="0018389C">
      <w:r w:rsidRPr="00E07ED2">
        <w:t>T</w:t>
      </w:r>
      <w:r w:rsidRPr="00E07ED2">
        <w:rPr>
          <w:rFonts w:hint="eastAsia"/>
        </w:rPr>
        <w:t xml:space="preserve">opic detection </w:t>
      </w:r>
      <w:r w:rsidR="00CC7C22" w:rsidRPr="00E07ED2">
        <w:rPr>
          <w:rFonts w:hint="eastAsia"/>
        </w:rPr>
        <w:t xml:space="preserve">in social medial </w:t>
      </w:r>
      <w:r w:rsidRPr="00E07ED2">
        <w:rPr>
          <w:rFonts w:hint="eastAsia"/>
        </w:rPr>
        <w:t>is also known as event detection.</w:t>
      </w:r>
      <w:r w:rsidR="002C2744" w:rsidRPr="00E07ED2">
        <w:rPr>
          <w:rFonts w:hint="eastAsia"/>
        </w:rPr>
        <w:t xml:space="preserve"> Topic Detection and Tracking (TDT) has been a </w:t>
      </w:r>
      <w:r w:rsidR="002C2744" w:rsidRPr="00E07ED2">
        <w:t>classic</w:t>
      </w:r>
      <w:r w:rsidR="002C2744" w:rsidRPr="00E07ED2">
        <w:rPr>
          <w:rFonts w:hint="eastAsia"/>
        </w:rPr>
        <w:t xml:space="preserve"> </w:t>
      </w:r>
      <w:r w:rsidR="002C2744" w:rsidRPr="00E07ED2">
        <w:t>approach</w:t>
      </w:r>
      <w:r w:rsidR="002C2744" w:rsidRPr="00E07ED2">
        <w:rPr>
          <w:rFonts w:hint="eastAsia"/>
        </w:rPr>
        <w:t xml:space="preserve"> to address event detection from </w:t>
      </w:r>
      <w:r w:rsidR="002C2744" w:rsidRPr="00E07ED2">
        <w:t>conventional</w:t>
      </w:r>
      <w:r w:rsidR="00E30FA0">
        <w:rPr>
          <w:rFonts w:hint="eastAsia"/>
        </w:rPr>
        <w:t xml:space="preserve"> media</w:t>
      </w:r>
      <w:r w:rsidR="00867E12">
        <w:t xml:space="preserve"> (Atefeh and Khreich, 2015)</w:t>
      </w:r>
      <w:r w:rsidR="002C2744" w:rsidRPr="00E07ED2">
        <w:rPr>
          <w:rFonts w:hint="eastAsia"/>
        </w:rPr>
        <w:t>.</w:t>
      </w:r>
      <w:r w:rsidRPr="00E07ED2">
        <w:rPr>
          <w:rFonts w:hint="eastAsia"/>
        </w:rPr>
        <w:t xml:space="preserve"> </w:t>
      </w:r>
      <w:r w:rsidR="002C2744" w:rsidRPr="00E07ED2">
        <w:t>H</w:t>
      </w:r>
      <w:r w:rsidR="002C2744" w:rsidRPr="00E07ED2">
        <w:rPr>
          <w:rFonts w:hint="eastAsia"/>
        </w:rPr>
        <w:t>owever, because twitter message</w:t>
      </w:r>
      <w:r w:rsidR="006940F1" w:rsidRPr="00E07ED2">
        <w:rPr>
          <w:rFonts w:hint="eastAsia"/>
        </w:rPr>
        <w:t>s</w:t>
      </w:r>
      <w:r w:rsidR="002C2744" w:rsidRPr="00E07ED2">
        <w:rPr>
          <w:rFonts w:hint="eastAsia"/>
        </w:rPr>
        <w:t xml:space="preserve"> </w:t>
      </w:r>
      <w:r w:rsidR="006940F1" w:rsidRPr="00E07ED2">
        <w:rPr>
          <w:rFonts w:hint="eastAsia"/>
        </w:rPr>
        <w:t>do</w:t>
      </w:r>
      <w:r w:rsidR="002C2744" w:rsidRPr="00E07ED2">
        <w:rPr>
          <w:rFonts w:hint="eastAsia"/>
        </w:rPr>
        <w:t xml:space="preserve"> not have to be well-written and structured</w:t>
      </w:r>
      <w:r w:rsidR="006940F1" w:rsidRPr="00E07ED2">
        <w:rPr>
          <w:rFonts w:hint="eastAsia"/>
        </w:rPr>
        <w:t xml:space="preserve"> but are restricted in text length, TDT is unsuitable to be applied in tweets analysis. </w:t>
      </w:r>
      <w:r w:rsidR="006940F1" w:rsidRPr="00E07ED2">
        <w:t>T</w:t>
      </w:r>
      <w:r w:rsidR="006940F1" w:rsidRPr="00E07ED2">
        <w:rPr>
          <w:rFonts w:hint="eastAsia"/>
        </w:rPr>
        <w:t>herefore, m</w:t>
      </w:r>
      <w:r w:rsidRPr="00E07ED2">
        <w:rPr>
          <w:rFonts w:hint="eastAsia"/>
        </w:rPr>
        <w:t xml:space="preserve">any </w:t>
      </w:r>
      <w:r w:rsidRPr="00E07ED2">
        <w:t>researchers</w:t>
      </w:r>
      <w:r w:rsidRPr="00E07ED2">
        <w:rPr>
          <w:rFonts w:hint="eastAsia"/>
        </w:rPr>
        <w:t xml:space="preserve"> have made great effort </w:t>
      </w:r>
      <w:r w:rsidR="00CC7C22" w:rsidRPr="00E07ED2">
        <w:rPr>
          <w:rFonts w:hint="eastAsia"/>
        </w:rPr>
        <w:t xml:space="preserve">on this field. </w:t>
      </w:r>
      <w:r w:rsidR="00A601C7" w:rsidRPr="00E07ED2">
        <w:t>A</w:t>
      </w:r>
      <w:r w:rsidR="00A601C7" w:rsidRPr="00E07ED2">
        <w:rPr>
          <w:rFonts w:hint="eastAsia"/>
        </w:rPr>
        <w:t xml:space="preserve">iming to </w:t>
      </w:r>
      <w:r w:rsidR="0035186C">
        <w:t>analys</w:t>
      </w:r>
      <w:r w:rsidR="00A601C7" w:rsidRPr="00E07ED2">
        <w:t>e</w:t>
      </w:r>
      <w:r w:rsidR="00A601C7" w:rsidRPr="00E07ED2">
        <w:rPr>
          <w:rFonts w:hint="eastAsia"/>
        </w:rPr>
        <w:t xml:space="preserve"> </w:t>
      </w:r>
      <w:r w:rsidR="00A601C7" w:rsidRPr="00E07ED2">
        <w:t xml:space="preserve">the composite events </w:t>
      </w:r>
      <w:r w:rsidR="00A601C7" w:rsidRPr="00E07ED2">
        <w:rPr>
          <w:rFonts w:hint="eastAsia"/>
        </w:rPr>
        <w:t>from</w:t>
      </w:r>
      <w:r w:rsidR="00A601C7" w:rsidRPr="00E07ED2">
        <w:t xml:space="preserve"> different </w:t>
      </w:r>
      <w:r w:rsidR="00A601C7" w:rsidRPr="00E07ED2">
        <w:rPr>
          <w:rFonts w:hint="eastAsia"/>
        </w:rPr>
        <w:t>twitter</w:t>
      </w:r>
      <w:r w:rsidR="00A601C7" w:rsidRPr="00E07ED2">
        <w:t xml:space="preserve"> users</w:t>
      </w:r>
      <w:r w:rsidR="00A601C7" w:rsidRPr="00E07ED2">
        <w:rPr>
          <w:rFonts w:hint="eastAsia"/>
        </w:rPr>
        <w:t xml:space="preserve"> but not only a sin</w:t>
      </w:r>
      <w:r w:rsidR="00795312">
        <w:rPr>
          <w:rFonts w:hint="eastAsia"/>
        </w:rPr>
        <w:t xml:space="preserve">gle source, </w:t>
      </w:r>
      <w:r w:rsidR="00FA44A4">
        <w:t xml:space="preserve">Zhou and Chen (2014) </w:t>
      </w:r>
      <w:r w:rsidR="00A601C7" w:rsidRPr="00E07ED2">
        <w:rPr>
          <w:rFonts w:hint="eastAsia"/>
        </w:rPr>
        <w:t xml:space="preserve">proposed </w:t>
      </w:r>
      <w:r w:rsidR="003E624C" w:rsidRPr="00E07ED2">
        <w:rPr>
          <w:rFonts w:hint="eastAsia"/>
        </w:rPr>
        <w:t xml:space="preserve">a </w:t>
      </w:r>
      <w:r w:rsidR="00A601C7" w:rsidRPr="00E07ED2">
        <w:rPr>
          <w:rFonts w:hint="eastAsia"/>
        </w:rPr>
        <w:t xml:space="preserve">location-time constrained topic (LTT) graphical model to make a social message represented as a </w:t>
      </w:r>
      <w:r w:rsidR="00A601C7" w:rsidRPr="00E07ED2">
        <w:t>probability</w:t>
      </w:r>
      <w:r w:rsidR="00A601C7" w:rsidRPr="00E07ED2">
        <w:rPr>
          <w:rFonts w:hint="eastAsia"/>
        </w:rPr>
        <w:t xml:space="preserve"> distribution and measured the similarity between messages through the distance between distributions. </w:t>
      </w:r>
      <w:r w:rsidR="003E624C" w:rsidRPr="00E07ED2">
        <w:t>McMinn</w:t>
      </w:r>
      <w:r w:rsidR="003E624C" w:rsidRPr="00E07ED2">
        <w:rPr>
          <w:rFonts w:hint="eastAsia"/>
        </w:rPr>
        <w:t xml:space="preserve"> and Jose (2015) examined the role of named entities in event detection and</w:t>
      </w:r>
      <w:r w:rsidR="006A12A3" w:rsidRPr="00E07ED2">
        <w:rPr>
          <w:rFonts w:hint="eastAsia"/>
        </w:rPr>
        <w:t xml:space="preserve"> proposed an entity-based approach to </w:t>
      </w:r>
      <w:r w:rsidR="006A12A3" w:rsidRPr="00E07ED2">
        <w:t>dete</w:t>
      </w:r>
      <w:r w:rsidR="006A12A3" w:rsidRPr="00E07ED2">
        <w:rPr>
          <w:rFonts w:hint="eastAsia"/>
        </w:rPr>
        <w:t>ct real-time events in Twitter</w:t>
      </w:r>
      <w:r w:rsidR="003E624C" w:rsidRPr="00E07ED2">
        <w:rPr>
          <w:rFonts w:hint="eastAsia"/>
        </w:rPr>
        <w:t xml:space="preserve">. </w:t>
      </w:r>
      <w:r w:rsidR="006A12A3" w:rsidRPr="00E07ED2">
        <w:t>A</w:t>
      </w:r>
      <w:r w:rsidR="006A12A3" w:rsidRPr="00E07ED2">
        <w:rPr>
          <w:rFonts w:hint="eastAsia"/>
        </w:rPr>
        <w:t xml:space="preserve">fter testing with a huge amount of tweets, their approach is verified to have higher </w:t>
      </w:r>
      <w:r w:rsidR="006A12A3" w:rsidRPr="00E07ED2">
        <w:t>precision</w:t>
      </w:r>
      <w:r w:rsidR="006A12A3" w:rsidRPr="00E07ED2">
        <w:rPr>
          <w:rFonts w:hint="eastAsia"/>
        </w:rPr>
        <w:t xml:space="preserve"> </w:t>
      </w:r>
      <w:r w:rsidR="006A12A3" w:rsidRPr="00E07ED2">
        <w:t xml:space="preserve">and </w:t>
      </w:r>
      <w:r w:rsidR="006A12A3" w:rsidRPr="00E07ED2">
        <w:rPr>
          <w:rFonts w:hint="eastAsia"/>
        </w:rPr>
        <w:t xml:space="preserve">lower </w:t>
      </w:r>
      <w:r w:rsidR="006A12A3" w:rsidRPr="00E07ED2">
        <w:t>computational complexity</w:t>
      </w:r>
      <w:r w:rsidR="006A12A3" w:rsidRPr="00E07ED2">
        <w:rPr>
          <w:rFonts w:hint="eastAsia"/>
        </w:rPr>
        <w:t xml:space="preserve"> compared to </w:t>
      </w:r>
      <w:r w:rsidR="006A12A3" w:rsidRPr="00E07ED2">
        <w:t>state-of-the-art approaches</w:t>
      </w:r>
      <w:r w:rsidR="0003731C" w:rsidRPr="00E07ED2">
        <w:rPr>
          <w:rFonts w:hint="eastAsia"/>
        </w:rPr>
        <w:t xml:space="preserve">. </w:t>
      </w:r>
      <w:r w:rsidR="00A601C7" w:rsidRPr="00E07ED2">
        <w:t>Doulamis</w:t>
      </w:r>
      <w:r w:rsidR="00A601C7" w:rsidRPr="00E07ED2">
        <w:rPr>
          <w:rFonts w:hint="eastAsia"/>
        </w:rPr>
        <w:t xml:space="preserve">, </w:t>
      </w:r>
      <w:r w:rsidR="00A601C7" w:rsidRPr="00E07ED2">
        <w:t>Kokkinos</w:t>
      </w:r>
      <w:r w:rsidR="00A601C7" w:rsidRPr="00E07ED2">
        <w:rPr>
          <w:rFonts w:hint="eastAsia"/>
        </w:rPr>
        <w:t xml:space="preserve"> and </w:t>
      </w:r>
      <w:r w:rsidR="00A601C7" w:rsidRPr="00E07ED2">
        <w:t>Varvarigos</w:t>
      </w:r>
      <w:r w:rsidR="00A601C7" w:rsidRPr="00E07ED2">
        <w:rPr>
          <w:rFonts w:hint="eastAsia"/>
        </w:rPr>
        <w:t xml:space="preserve"> (2016) developed an event detection algorithm to model twitter dynamics and finally proved that multiassignment clustering performs better than traditional graph partitioning methods. </w:t>
      </w:r>
      <w:r w:rsidR="003D470F" w:rsidRPr="00E07ED2">
        <w:t>L</w:t>
      </w:r>
      <w:r w:rsidR="003D470F" w:rsidRPr="00E07ED2">
        <w:rPr>
          <w:rFonts w:hint="eastAsia"/>
        </w:rPr>
        <w:t>iu et</w:t>
      </w:r>
      <w:r w:rsidR="002C2744" w:rsidRPr="00E07ED2">
        <w:rPr>
          <w:rFonts w:hint="eastAsia"/>
        </w:rPr>
        <w:t xml:space="preserve"> al</w:t>
      </w:r>
      <w:r w:rsidR="003D470F" w:rsidRPr="00E07ED2">
        <w:rPr>
          <w:rFonts w:hint="eastAsia"/>
        </w:rPr>
        <w:t xml:space="preserve">. (2017) ever used twitter data with geo-tag to </w:t>
      </w:r>
      <w:r w:rsidR="00FC07BA" w:rsidRPr="00E07ED2">
        <w:rPr>
          <w:rFonts w:hint="eastAsia"/>
        </w:rPr>
        <w:t>put forward</w:t>
      </w:r>
      <w:r w:rsidR="003D470F" w:rsidRPr="00E07ED2">
        <w:rPr>
          <w:rFonts w:hint="eastAsia"/>
        </w:rPr>
        <w:t xml:space="preserve"> a probabilistic graphical model to detect </w:t>
      </w:r>
      <w:r w:rsidR="000B4A45" w:rsidRPr="00E07ED2">
        <w:rPr>
          <w:rFonts w:hint="eastAsia"/>
        </w:rPr>
        <w:t>global and local topics in an offline manner.</w:t>
      </w:r>
      <w:r w:rsidR="00FC07BA" w:rsidRPr="00E07ED2">
        <w:rPr>
          <w:rFonts w:hint="eastAsia"/>
        </w:rPr>
        <w:t xml:space="preserve"> </w:t>
      </w:r>
    </w:p>
    <w:p w:rsidR="008142EF" w:rsidRPr="00E07ED2" w:rsidRDefault="00D33BDE" w:rsidP="0018389C">
      <w:r w:rsidRPr="00E07ED2">
        <w:t>W</w:t>
      </w:r>
      <w:r w:rsidRPr="00E07ED2">
        <w:rPr>
          <w:rFonts w:hint="eastAsia"/>
        </w:rPr>
        <w:t xml:space="preserve">hen it comes to news, </w:t>
      </w:r>
      <w:r w:rsidR="00435A7F" w:rsidRPr="00E07ED2">
        <w:rPr>
          <w:rFonts w:hint="eastAsia"/>
        </w:rPr>
        <w:t xml:space="preserve">different news agencies publishing the same news in different versions is common. </w:t>
      </w:r>
      <w:r w:rsidR="00435A7F" w:rsidRPr="00E07ED2">
        <w:t>S</w:t>
      </w:r>
      <w:r w:rsidR="00435A7F" w:rsidRPr="00E07ED2">
        <w:rPr>
          <w:rFonts w:hint="eastAsia"/>
        </w:rPr>
        <w:t xml:space="preserve">o </w:t>
      </w:r>
      <w:r w:rsidR="008142EF" w:rsidRPr="00E07ED2">
        <w:rPr>
          <w:rFonts w:hint="eastAsia"/>
        </w:rPr>
        <w:t xml:space="preserve">the need of </w:t>
      </w:r>
      <w:r w:rsidR="00435A7F" w:rsidRPr="00E07ED2">
        <w:t xml:space="preserve">detecting same incident across different versions broadcasted online </w:t>
      </w:r>
      <w:r w:rsidR="00435A7F" w:rsidRPr="00E07ED2">
        <w:rPr>
          <w:rFonts w:hint="eastAsia"/>
        </w:rPr>
        <w:t xml:space="preserve">to avoid </w:t>
      </w:r>
      <w:r w:rsidR="008142EF" w:rsidRPr="00E07ED2">
        <w:rPr>
          <w:rFonts w:hint="eastAsia"/>
        </w:rPr>
        <w:t>effort-consuming becomes essential.</w:t>
      </w:r>
      <w:r w:rsidR="00E52050" w:rsidRPr="00E07ED2">
        <w:rPr>
          <w:rFonts w:hint="eastAsia"/>
        </w:rPr>
        <w:t xml:space="preserve"> </w:t>
      </w:r>
      <w:r w:rsidR="00E52050" w:rsidRPr="00E52050">
        <w:rPr>
          <w:bCs/>
        </w:rPr>
        <w:t>Goh</w:t>
      </w:r>
      <w:r w:rsidR="00E52050" w:rsidRPr="00E52050">
        <w:rPr>
          <w:rFonts w:hint="eastAsia"/>
          <w:bCs/>
        </w:rPr>
        <w:t xml:space="preserve">, </w:t>
      </w:r>
      <w:r w:rsidR="00E52050" w:rsidRPr="00E52050">
        <w:rPr>
          <w:bCs/>
        </w:rPr>
        <w:t>Soon</w:t>
      </w:r>
      <w:r w:rsidR="00E52050" w:rsidRPr="00E52050">
        <w:rPr>
          <w:rFonts w:hint="eastAsia"/>
          <w:bCs/>
        </w:rPr>
        <w:t xml:space="preserve"> and </w:t>
      </w:r>
      <w:r w:rsidR="00E52050" w:rsidRPr="00E52050">
        <w:rPr>
          <w:bCs/>
        </w:rPr>
        <w:t>Haw</w:t>
      </w:r>
      <w:r w:rsidR="00E52050">
        <w:rPr>
          <w:rFonts w:hint="eastAsia"/>
          <w:bCs/>
        </w:rPr>
        <w:t xml:space="preserve"> </w:t>
      </w:r>
      <w:r w:rsidR="005149A1">
        <w:rPr>
          <w:rFonts w:hint="eastAsia"/>
          <w:bCs/>
        </w:rPr>
        <w:t xml:space="preserve">(2013) </w:t>
      </w:r>
      <w:r w:rsidR="00E52050">
        <w:rPr>
          <w:rFonts w:hint="eastAsia"/>
          <w:bCs/>
        </w:rPr>
        <w:t xml:space="preserve">pointed out that the named entities (NEs) existing in various versions of news can be </w:t>
      </w:r>
      <w:r w:rsidR="005149A1">
        <w:rPr>
          <w:rFonts w:hint="eastAsia"/>
          <w:bCs/>
        </w:rPr>
        <w:t>used to observe the same incident.</w:t>
      </w:r>
      <w:r w:rsidR="0003731C">
        <w:rPr>
          <w:rFonts w:hint="eastAsia"/>
          <w:bCs/>
        </w:rPr>
        <w:t xml:space="preserve"> </w:t>
      </w:r>
      <w:r w:rsidR="0003731C">
        <w:rPr>
          <w:bCs/>
        </w:rPr>
        <w:t>T</w:t>
      </w:r>
      <w:r w:rsidR="0003731C">
        <w:rPr>
          <w:rFonts w:hint="eastAsia"/>
          <w:bCs/>
        </w:rPr>
        <w:t xml:space="preserve">ariq, Karim and Foroosh (2017) presented a sparse </w:t>
      </w:r>
      <w:r w:rsidR="0003731C">
        <w:rPr>
          <w:bCs/>
        </w:rPr>
        <w:t>structure</w:t>
      </w:r>
      <w:r w:rsidR="0003731C">
        <w:rPr>
          <w:rFonts w:hint="eastAsia"/>
          <w:bCs/>
        </w:rPr>
        <w:t xml:space="preserve"> </w:t>
      </w:r>
      <w:r w:rsidR="000B1746">
        <w:rPr>
          <w:rFonts w:hint="eastAsia"/>
          <w:bCs/>
        </w:rPr>
        <w:t xml:space="preserve">model, NELasso, </w:t>
      </w:r>
      <w:r w:rsidR="00832D46">
        <w:rPr>
          <w:rFonts w:hint="eastAsia"/>
          <w:bCs/>
        </w:rPr>
        <w:t>to recognize and characterize the relevance among NEs mentioned in news article</w:t>
      </w:r>
      <w:r w:rsidR="000B1746">
        <w:rPr>
          <w:rFonts w:hint="eastAsia"/>
          <w:bCs/>
        </w:rPr>
        <w:t>s</w:t>
      </w:r>
      <w:r w:rsidR="00832D46">
        <w:rPr>
          <w:rFonts w:hint="eastAsia"/>
          <w:bCs/>
        </w:rPr>
        <w:t>.</w:t>
      </w:r>
    </w:p>
    <w:p w:rsidR="00435A7F" w:rsidRPr="00E07ED2" w:rsidRDefault="005A67B6" w:rsidP="0018389C">
      <w:pPr>
        <w:rPr>
          <w:lang w:val="en-US"/>
        </w:rPr>
      </w:pPr>
      <w:r w:rsidRPr="00E07ED2">
        <w:t>I</w:t>
      </w:r>
      <w:r w:rsidRPr="00E07ED2">
        <w:rPr>
          <w:rFonts w:hint="eastAsia"/>
        </w:rPr>
        <w:t xml:space="preserve">nspired by previous work above, we apply Named Entity Recognizer on both tweets and news in our project. </w:t>
      </w:r>
    </w:p>
    <w:p w:rsidR="00435A7F" w:rsidRPr="00E07ED2" w:rsidRDefault="00435A7F" w:rsidP="0018389C">
      <w:pPr>
        <w:rPr>
          <w:lang w:val="en-US"/>
        </w:rPr>
      </w:pPr>
    </w:p>
    <w:p w:rsidR="006A12A3" w:rsidRPr="00E07ED2" w:rsidRDefault="006A12A3" w:rsidP="006A12A3">
      <w:pPr>
        <w:rPr>
          <w:rFonts w:cs="Calibri"/>
          <w:szCs w:val="24"/>
        </w:rPr>
      </w:pPr>
    </w:p>
    <w:p w:rsidR="00C84D75" w:rsidRDefault="00C84D75" w:rsidP="00C84D75">
      <w:pPr>
        <w:widowControl/>
        <w:jc w:val="left"/>
        <w:rPr>
          <w:b/>
          <w:sz w:val="44"/>
          <w:szCs w:val="44"/>
        </w:rPr>
        <w:sectPr w:rsidR="00C84D75" w:rsidSect="00C84D75">
          <w:pgSz w:w="11906" w:h="16838"/>
          <w:pgMar w:top="1440" w:right="1800" w:bottom="1440" w:left="1800" w:header="851" w:footer="992" w:gutter="0"/>
          <w:cols w:space="425"/>
          <w:docGrid w:type="lines" w:linePitch="326"/>
        </w:sectPr>
      </w:pPr>
    </w:p>
    <w:p w:rsidR="008D415F" w:rsidRPr="00C84D75" w:rsidRDefault="008D415F" w:rsidP="00C84D75">
      <w:pPr>
        <w:widowControl/>
        <w:jc w:val="left"/>
        <w:rPr>
          <w:rFonts w:ascii="Cambria" w:hAnsi="Cambria"/>
          <w:sz w:val="44"/>
          <w:szCs w:val="44"/>
        </w:rPr>
      </w:pPr>
      <w:r w:rsidRPr="00741303">
        <w:rPr>
          <w:b/>
          <w:sz w:val="44"/>
          <w:szCs w:val="44"/>
        </w:rPr>
        <w:t>C</w:t>
      </w:r>
      <w:r w:rsidRPr="00741303">
        <w:rPr>
          <w:rFonts w:hint="eastAsia"/>
          <w:b/>
          <w:sz w:val="44"/>
          <w:szCs w:val="44"/>
        </w:rPr>
        <w:t xml:space="preserve">hapter 3 </w:t>
      </w:r>
    </w:p>
    <w:p w:rsidR="00ED28FB" w:rsidRPr="00E07ED2" w:rsidRDefault="00ED28FB" w:rsidP="0018389C">
      <w:pPr>
        <w:pStyle w:val="Heading1"/>
      </w:pPr>
      <w:bookmarkStart w:id="3" w:name="_Toc532821887"/>
      <w:r w:rsidRPr="00E07ED2">
        <w:t>D</w:t>
      </w:r>
      <w:r w:rsidRPr="00E07ED2">
        <w:rPr>
          <w:rFonts w:hint="eastAsia"/>
        </w:rPr>
        <w:t>ata collection</w:t>
      </w:r>
      <w:bookmarkEnd w:id="3"/>
    </w:p>
    <w:p w:rsidR="00ED28FB" w:rsidRPr="00E07ED2" w:rsidRDefault="007E3CA3" w:rsidP="0018389C">
      <w:pPr>
        <w:pStyle w:val="Heading2"/>
      </w:pPr>
      <w:bookmarkStart w:id="4" w:name="_Toc532821888"/>
      <w:r w:rsidRPr="00E07ED2">
        <w:t>3.1 News</w:t>
      </w:r>
      <w:r w:rsidR="00FD00F1" w:rsidRPr="00E07ED2">
        <w:rPr>
          <w:rFonts w:hint="eastAsia"/>
        </w:rPr>
        <w:t xml:space="preserve"> collection</w:t>
      </w:r>
      <w:bookmarkEnd w:id="4"/>
    </w:p>
    <w:p w:rsidR="007E3CA3" w:rsidRPr="00E07ED2" w:rsidRDefault="00D423C4" w:rsidP="005E2D44">
      <w:r w:rsidRPr="00E07ED2">
        <w:t>B</w:t>
      </w:r>
      <w:r w:rsidRPr="00E07ED2">
        <w:rPr>
          <w:rFonts w:hint="eastAsia"/>
        </w:rPr>
        <w:t>y means of Beautiful</w:t>
      </w:r>
      <w:r w:rsidR="00E400E4">
        <w:rPr>
          <w:rFonts w:hint="eastAsia"/>
        </w:rPr>
        <w:t xml:space="preserve"> </w:t>
      </w:r>
      <w:r w:rsidRPr="00E07ED2">
        <w:rPr>
          <w:rFonts w:hint="eastAsia"/>
        </w:rPr>
        <w:t>Soup and Request</w:t>
      </w:r>
      <w:r w:rsidR="0029748A">
        <w:t>s</w:t>
      </w:r>
      <w:r w:rsidRPr="00E07ED2">
        <w:rPr>
          <w:rFonts w:hint="eastAsia"/>
        </w:rPr>
        <w:t xml:space="preserve"> python libraries, online news contains title, time, URL and article is </w:t>
      </w:r>
      <w:r w:rsidR="00973272" w:rsidRPr="00E07ED2">
        <w:rPr>
          <w:rFonts w:hint="eastAsia"/>
        </w:rPr>
        <w:t xml:space="preserve">obtained from three news websites, </w:t>
      </w:r>
      <w:r w:rsidR="00973272">
        <w:rPr>
          <w:rFonts w:hint="eastAsia"/>
        </w:rPr>
        <w:t xml:space="preserve">the BBC Scotland, the Scotsman and the Herald. </w:t>
      </w:r>
      <w:r w:rsidR="00973272">
        <w:t>F</w:t>
      </w:r>
      <w:r w:rsidR="00973272">
        <w:rPr>
          <w:rFonts w:hint="eastAsia"/>
        </w:rPr>
        <w:t xml:space="preserve">ive periods news of each day </w:t>
      </w:r>
      <w:r w:rsidR="00B70236">
        <w:rPr>
          <w:rFonts w:hint="eastAsia"/>
        </w:rPr>
        <w:t>was</w:t>
      </w:r>
      <w:r w:rsidR="00973272">
        <w:rPr>
          <w:rFonts w:hint="eastAsia"/>
        </w:rPr>
        <w:t xml:space="preserve"> captured during a week and finally it reach</w:t>
      </w:r>
      <w:r w:rsidR="00B70236">
        <w:rPr>
          <w:rFonts w:hint="eastAsia"/>
        </w:rPr>
        <w:t>ed</w:t>
      </w:r>
      <w:r w:rsidR="00973272">
        <w:rPr>
          <w:rFonts w:hint="eastAsia"/>
        </w:rPr>
        <w:t xml:space="preserve"> </w:t>
      </w:r>
      <w:r w:rsidR="0029748A" w:rsidRPr="00E400E4">
        <w:t>5687</w:t>
      </w:r>
      <w:r w:rsidR="00973272">
        <w:rPr>
          <w:rFonts w:hint="eastAsia"/>
        </w:rPr>
        <w:t xml:space="preserve"> pieces of news totally.</w:t>
      </w:r>
    </w:p>
    <w:p w:rsidR="007E3CA3" w:rsidRPr="00E07ED2" w:rsidRDefault="007E3CA3" w:rsidP="005E2D44">
      <w:pPr>
        <w:pStyle w:val="Heading3"/>
      </w:pPr>
      <w:bookmarkStart w:id="5" w:name="_Toc532821889"/>
      <w:r w:rsidRPr="00E07ED2">
        <w:t xml:space="preserve">3.1.1 </w:t>
      </w:r>
      <w:r w:rsidR="001A25D9" w:rsidRPr="00E07ED2">
        <w:rPr>
          <w:rFonts w:hint="eastAsia"/>
        </w:rPr>
        <w:t xml:space="preserve">Implementation of </w:t>
      </w:r>
      <w:r w:rsidRPr="00E07ED2">
        <w:t>Beautiful</w:t>
      </w:r>
      <w:r w:rsidR="0018389C">
        <w:t xml:space="preserve"> </w:t>
      </w:r>
      <w:r w:rsidRPr="00E07ED2">
        <w:t>Soup</w:t>
      </w:r>
      <w:bookmarkEnd w:id="5"/>
    </w:p>
    <w:p w:rsidR="00C50F22" w:rsidRDefault="00C50F22" w:rsidP="005E2D44">
      <w:r w:rsidRPr="00E07ED2">
        <w:rPr>
          <w:rFonts w:hint="eastAsia"/>
        </w:rPr>
        <w:t xml:space="preserve">BeautifulSoup is a Python library </w:t>
      </w:r>
      <w:r w:rsidR="00FD00F1" w:rsidRPr="00E07ED2">
        <w:rPr>
          <w:rFonts w:hint="eastAsia"/>
        </w:rPr>
        <w:t xml:space="preserve">which can extract </w:t>
      </w:r>
      <w:r w:rsidRPr="00E07ED2">
        <w:rPr>
          <w:rFonts w:hint="eastAsia"/>
        </w:rPr>
        <w:t>data from HTML and XML files</w:t>
      </w:r>
      <w:r w:rsidR="00575DE0" w:rsidRPr="00E07ED2">
        <w:rPr>
          <w:rFonts w:hint="eastAsia"/>
        </w:rPr>
        <w:t xml:space="preserve"> (</w:t>
      </w:r>
      <w:r w:rsidR="00172E7F" w:rsidRPr="00E07ED2">
        <w:rPr>
          <w:rFonts w:hint="eastAsia"/>
        </w:rPr>
        <w:t>Beautiful Soup documentation, 2015</w:t>
      </w:r>
      <w:r w:rsidR="00F079B7">
        <w:t>).</w:t>
      </w:r>
      <w:r w:rsidR="00123DDA">
        <w:t xml:space="preserve"> </w:t>
      </w:r>
      <w:r w:rsidR="00172E7F" w:rsidRPr="00E07ED2">
        <w:t>I</w:t>
      </w:r>
      <w:r w:rsidR="00172E7F" w:rsidRPr="00E07ED2">
        <w:rPr>
          <w:rFonts w:hint="eastAsia"/>
        </w:rPr>
        <w:t xml:space="preserve">t performs well on navigating, searching and modifying the parse tree by working with different parsers. </w:t>
      </w:r>
      <w:r w:rsidR="00172E7F" w:rsidRPr="00E07ED2">
        <w:t>I</w:t>
      </w:r>
      <w:r w:rsidR="00172E7F" w:rsidRPr="00E07ED2">
        <w:rPr>
          <w:rFonts w:hint="eastAsia"/>
        </w:rPr>
        <w:t xml:space="preserve">n our </w:t>
      </w:r>
      <w:r w:rsidR="00172E7F" w:rsidRPr="00E07ED2">
        <w:t>research</w:t>
      </w:r>
      <w:r w:rsidR="00172E7F" w:rsidRPr="00E07ED2">
        <w:rPr>
          <w:rFonts w:hint="eastAsia"/>
        </w:rPr>
        <w:t xml:space="preserve">, we </w:t>
      </w:r>
      <w:r w:rsidR="00123DDA">
        <w:t>approached</w:t>
      </w:r>
      <w:r w:rsidR="00172E7F" w:rsidRPr="00E07ED2">
        <w:rPr>
          <w:rFonts w:hint="eastAsia"/>
        </w:rPr>
        <w:t xml:space="preserve"> the</w:t>
      </w:r>
      <w:r w:rsidR="00CF6B0C" w:rsidRPr="00E07ED2">
        <w:rPr>
          <w:rFonts w:hint="eastAsia"/>
        </w:rPr>
        <w:t xml:space="preserve"> BeautifulSoup4</w:t>
      </w:r>
      <w:r w:rsidR="00092D6B" w:rsidRPr="00E07ED2">
        <w:rPr>
          <w:rFonts w:hint="eastAsia"/>
        </w:rPr>
        <w:t>.</w:t>
      </w:r>
    </w:p>
    <w:p w:rsidR="007E3CA3" w:rsidRPr="00E07ED2" w:rsidRDefault="007E3CA3" w:rsidP="005E2D44">
      <w:pPr>
        <w:pStyle w:val="Heading3"/>
      </w:pPr>
      <w:bookmarkStart w:id="6" w:name="_Toc532821890"/>
      <w:r w:rsidRPr="00E07ED2">
        <w:t>3.1.2</w:t>
      </w:r>
      <w:r w:rsidR="00575DE0" w:rsidRPr="00E07ED2">
        <w:rPr>
          <w:rFonts w:hint="eastAsia"/>
        </w:rPr>
        <w:t xml:space="preserve"> </w:t>
      </w:r>
      <w:r w:rsidR="001A25D9" w:rsidRPr="00E07ED2">
        <w:rPr>
          <w:rFonts w:hint="eastAsia"/>
        </w:rPr>
        <w:t xml:space="preserve">Implementation of </w:t>
      </w:r>
      <w:r w:rsidRPr="00E07ED2">
        <w:t>Request</w:t>
      </w:r>
      <w:r w:rsidR="00F06C34">
        <w:t>s</w:t>
      </w:r>
      <w:bookmarkEnd w:id="6"/>
    </w:p>
    <w:p w:rsidR="007E3CA3" w:rsidRPr="00E07ED2" w:rsidRDefault="00984BA0" w:rsidP="005E2D44">
      <w:r w:rsidRPr="00E07ED2">
        <w:t>R</w:t>
      </w:r>
      <w:r w:rsidRPr="00E07ED2">
        <w:rPr>
          <w:rFonts w:hint="eastAsia"/>
        </w:rPr>
        <w:t>equests</w:t>
      </w:r>
      <w:r w:rsidR="00C2282F" w:rsidRPr="00E07ED2">
        <w:rPr>
          <w:rFonts w:hint="eastAsia"/>
        </w:rPr>
        <w:t xml:space="preserve"> library</w:t>
      </w:r>
      <w:r w:rsidRPr="00E07ED2">
        <w:rPr>
          <w:rFonts w:hint="eastAsia"/>
        </w:rPr>
        <w:t xml:space="preserve"> is an Apache2 Licensed HTTP library which allows programmers to send HTTP/1.1 requests by using Python language. </w:t>
      </w:r>
      <w:r w:rsidRPr="00E07ED2">
        <w:t>W</w:t>
      </w:r>
      <w:r w:rsidRPr="00E07ED2">
        <w:rPr>
          <w:rFonts w:hint="eastAsia"/>
        </w:rPr>
        <w:t xml:space="preserve">ithout adding query strings to URLs, it is automatic and </w:t>
      </w:r>
      <w:r w:rsidR="004366BB" w:rsidRPr="00E07ED2">
        <w:rPr>
          <w:rFonts w:hint="eastAsia"/>
        </w:rPr>
        <w:t xml:space="preserve">convenient </w:t>
      </w:r>
      <w:r w:rsidR="00F079B7" w:rsidRPr="00F079B7">
        <w:t>(Reitz, 2018)</w:t>
      </w:r>
      <w:r w:rsidR="00F079B7">
        <w:t>.</w:t>
      </w:r>
    </w:p>
    <w:p w:rsidR="007E3CA3" w:rsidRPr="00E07ED2" w:rsidRDefault="007E3CA3" w:rsidP="005E2D44">
      <w:pPr>
        <w:pStyle w:val="Heading2"/>
      </w:pPr>
      <w:bookmarkStart w:id="7" w:name="_Toc532821891"/>
      <w:r w:rsidRPr="00E07ED2">
        <w:t>3.2 Tweets</w:t>
      </w:r>
      <w:r w:rsidR="00FD00F1" w:rsidRPr="00E07ED2">
        <w:rPr>
          <w:rFonts w:hint="eastAsia"/>
        </w:rPr>
        <w:t xml:space="preserve"> collection</w:t>
      </w:r>
      <w:bookmarkEnd w:id="7"/>
    </w:p>
    <w:p w:rsidR="00FD00F1" w:rsidRPr="00E07ED2" w:rsidRDefault="00973272" w:rsidP="005E2D44">
      <w:r w:rsidRPr="00E07ED2">
        <w:t>F</w:t>
      </w:r>
      <w:r w:rsidRPr="00E07ED2">
        <w:rPr>
          <w:rFonts w:hint="eastAsia"/>
        </w:rPr>
        <w:t>or gathering both real-time tweets and past context, Twitter APIs including Streaming API and REST API are implemented.</w:t>
      </w:r>
      <w:r w:rsidR="00783D65" w:rsidRPr="00E07ED2">
        <w:rPr>
          <w:rFonts w:hint="eastAsia"/>
        </w:rPr>
        <w:t xml:space="preserve"> </w:t>
      </w:r>
      <w:r w:rsidR="00783D65" w:rsidRPr="00E07ED2">
        <w:t>W</w:t>
      </w:r>
      <w:r w:rsidR="00783D65" w:rsidRPr="00E07ED2">
        <w:rPr>
          <w:rFonts w:hint="eastAsia"/>
        </w:rPr>
        <w:t xml:space="preserve">e </w:t>
      </w:r>
      <w:r w:rsidR="00B70236" w:rsidRPr="00E07ED2">
        <w:rPr>
          <w:rFonts w:hint="eastAsia"/>
        </w:rPr>
        <w:t>go</w:t>
      </w:r>
      <w:r w:rsidR="00783D65" w:rsidRPr="00E07ED2">
        <w:rPr>
          <w:rFonts w:hint="eastAsia"/>
        </w:rPr>
        <w:t xml:space="preserve">t nearly </w:t>
      </w:r>
      <w:r w:rsidR="007535F9" w:rsidRPr="00E400E4">
        <w:t>2.2milloins</w:t>
      </w:r>
      <w:r w:rsidR="00783D65" w:rsidRPr="00E07ED2">
        <w:rPr>
          <w:rFonts w:hint="eastAsia"/>
        </w:rPr>
        <w:t xml:space="preserve"> tweets in total.</w:t>
      </w:r>
    </w:p>
    <w:p w:rsidR="007E3CA3" w:rsidRPr="00E07ED2" w:rsidRDefault="00FC65D5" w:rsidP="005E2D44">
      <w:pPr>
        <w:pStyle w:val="Heading3"/>
      </w:pPr>
      <w:bookmarkStart w:id="8" w:name="_Toc532821892"/>
      <w:r w:rsidRPr="00E07ED2">
        <w:rPr>
          <w:rFonts w:hint="eastAsia"/>
        </w:rPr>
        <w:t xml:space="preserve">3.2.1 </w:t>
      </w:r>
      <w:r w:rsidR="00825FEE" w:rsidRPr="00E07ED2">
        <w:rPr>
          <w:rFonts w:hint="eastAsia"/>
        </w:rPr>
        <w:t xml:space="preserve">Implementation of </w:t>
      </w:r>
      <w:r w:rsidRPr="00E07ED2">
        <w:rPr>
          <w:rFonts w:hint="eastAsia"/>
        </w:rPr>
        <w:t>Streaming API</w:t>
      </w:r>
      <w:bookmarkEnd w:id="8"/>
    </w:p>
    <w:p w:rsidR="003878CB" w:rsidRDefault="00825FEE" w:rsidP="005E2D44">
      <w:pPr>
        <w:rPr>
          <w:spacing w:val="9"/>
          <w:shd w:val="clear" w:color="auto" w:fill="FFFFFF"/>
        </w:rPr>
      </w:pPr>
      <w:r w:rsidRPr="00E07ED2">
        <w:rPr>
          <w:shd w:val="clear" w:color="auto" w:fill="FFFFFF"/>
        </w:rPr>
        <w:t xml:space="preserve">Twitter Streaming API </w:t>
      </w:r>
      <w:r w:rsidR="00781856" w:rsidRPr="00E07ED2">
        <w:rPr>
          <w:shd w:val="clear" w:color="auto" w:fill="FFFFFF"/>
        </w:rPr>
        <w:t xml:space="preserve">provides a convenient way to access to 1% of all real-time tweets (Matthew, 2013). Meanwhile, tweepy package is imported, which is the adaptation of Twitter Streaming API for Python platform. It exposes the Streaming API in an easy-to-use manner </w:t>
      </w:r>
      <w:r w:rsidR="00E02532" w:rsidRPr="00E07ED2">
        <w:rPr>
          <w:shd w:val="clear" w:color="auto" w:fill="FFFFFF"/>
        </w:rPr>
        <w:t xml:space="preserve">and </w:t>
      </w:r>
      <w:r w:rsidR="00E02532" w:rsidRPr="00E07ED2">
        <w:rPr>
          <w:spacing w:val="9"/>
          <w:shd w:val="clear" w:color="auto" w:fill="FFFFFF"/>
        </w:rPr>
        <w:t>with tweepy, it's possible to get any object and use any method that the official Twitter API offers (</w:t>
      </w:r>
      <w:r w:rsidR="00F079B7">
        <w:rPr>
          <w:noProof/>
          <w:spacing w:val="9"/>
          <w:shd w:val="clear" w:color="auto" w:fill="FFFFFF"/>
        </w:rPr>
        <w:t>Github</w:t>
      </w:r>
      <w:r w:rsidR="004441B7">
        <w:rPr>
          <w:spacing w:val="9"/>
          <w:shd w:val="clear" w:color="auto" w:fill="FFFFFF"/>
        </w:rPr>
        <w:t>, 2018</w:t>
      </w:r>
      <w:r w:rsidR="00E02532" w:rsidRPr="00E07ED2">
        <w:rPr>
          <w:spacing w:val="9"/>
          <w:shd w:val="clear" w:color="auto" w:fill="FFFFFF"/>
        </w:rPr>
        <w:t>).</w:t>
      </w:r>
      <w:r w:rsidR="009F5CBE">
        <w:rPr>
          <w:spacing w:val="9"/>
          <w:shd w:val="clear" w:color="auto" w:fill="FFFFFF"/>
        </w:rPr>
        <w:t xml:space="preserve"> In this research, it is provided for both collecting data randomly with ‘sample’ function and filtering data with geo-tagged from the UK with ‘filter’ function. The location</w:t>
      </w:r>
      <w:r w:rsidR="000F2675">
        <w:rPr>
          <w:spacing w:val="9"/>
          <w:shd w:val="clear" w:color="auto" w:fill="FFFFFF"/>
        </w:rPr>
        <w:t xml:space="preserve"> parameter is provided at the </w:t>
      </w:r>
      <w:r w:rsidR="009F5CBE">
        <w:rPr>
          <w:spacing w:val="9"/>
          <w:shd w:val="clear" w:color="auto" w:fill="FFFFFF"/>
        </w:rPr>
        <w:t>latter function by bounding box</w:t>
      </w:r>
      <w:r w:rsidR="000F2675">
        <w:rPr>
          <w:spacing w:val="9"/>
          <w:shd w:val="clear" w:color="auto" w:fill="FFFFFF"/>
        </w:rPr>
        <w:t xml:space="preserve"> theory</w:t>
      </w:r>
      <w:r w:rsidR="009F5CBE">
        <w:rPr>
          <w:spacing w:val="9"/>
          <w:shd w:val="clear" w:color="auto" w:fill="FFFFFF"/>
        </w:rPr>
        <w:t>.</w:t>
      </w:r>
      <w:r w:rsidR="006F1E3D">
        <w:rPr>
          <w:spacing w:val="9"/>
          <w:shd w:val="clear" w:color="auto" w:fill="FFFFFF"/>
        </w:rPr>
        <w:t xml:space="preserve"> Bounding box theory means that geo-tagged tweets</w:t>
      </w:r>
      <w:r w:rsidR="00896051">
        <w:rPr>
          <w:spacing w:val="9"/>
          <w:shd w:val="clear" w:color="auto" w:fill="FFFFFF"/>
        </w:rPr>
        <w:t xml:space="preserve"> </w:t>
      </w:r>
      <w:r w:rsidR="006F1E3D">
        <w:rPr>
          <w:spacing w:val="9"/>
          <w:shd w:val="clear" w:color="auto" w:fill="FFFFFF"/>
        </w:rPr>
        <w:t xml:space="preserve">have 4 Longitude-Latitude coordinates </w:t>
      </w:r>
      <w:r w:rsidR="00896051">
        <w:rPr>
          <w:spacing w:val="9"/>
          <w:shd w:val="clear" w:color="auto" w:fill="FFFFFF"/>
        </w:rPr>
        <w:t>which can indicate a specific area (</w:t>
      </w:r>
      <w:r w:rsidR="003878CB">
        <w:rPr>
          <w:spacing w:val="9"/>
          <w:shd w:val="clear" w:color="auto" w:fill="FFFFFF"/>
        </w:rPr>
        <w:t>TWITTER DEVELOPER, 2018)</w:t>
      </w:r>
      <w:r w:rsidR="00896051">
        <w:rPr>
          <w:spacing w:val="9"/>
          <w:shd w:val="clear" w:color="auto" w:fill="FFFFFF"/>
        </w:rPr>
        <w:t xml:space="preserve">. Therefore, </w:t>
      </w:r>
      <w:r w:rsidR="003878CB">
        <w:rPr>
          <w:spacing w:val="9"/>
          <w:shd w:val="clear" w:color="auto" w:fill="FFFFFF"/>
        </w:rPr>
        <w:t>the place where tweets are collected can be restricted.</w:t>
      </w:r>
    </w:p>
    <w:p w:rsidR="000F2675" w:rsidRDefault="0009400D" w:rsidP="00C84D75">
      <w:pPr>
        <w:spacing w:beforeLines="100" w:before="326" w:afterLines="100" w:after="326"/>
        <w:jc w:val="left"/>
        <w:rPr>
          <w:rFonts w:cs="Calibri"/>
          <w:color w:val="000000"/>
          <w:spacing w:val="9"/>
          <w:szCs w:val="24"/>
          <w:shd w:val="clear" w:color="auto" w:fill="FFFFFF"/>
        </w:rPr>
      </w:pPr>
      <w:r>
        <w:rPr>
          <w:noProof/>
        </w:rPr>
        <w:pict>
          <v:shape id="圖片 1" o:spid="_x0000_i1026" type="#_x0000_t75" style="width:415.5pt;height:18pt;visibility:visible;mso-wrap-style:square">
            <v:imagedata r:id="rId11" o:title=""/>
          </v:shape>
        </w:pict>
      </w:r>
    </w:p>
    <w:p w:rsidR="00FC65D5" w:rsidRPr="00E07ED2" w:rsidRDefault="00FC65D5" w:rsidP="005E2D44">
      <w:pPr>
        <w:pStyle w:val="Heading3"/>
      </w:pPr>
      <w:bookmarkStart w:id="9" w:name="_Toc532821893"/>
      <w:r w:rsidRPr="00E07ED2">
        <w:rPr>
          <w:rFonts w:hint="eastAsia"/>
        </w:rPr>
        <w:t xml:space="preserve">3.2.2 </w:t>
      </w:r>
      <w:r w:rsidR="00825FEE" w:rsidRPr="00E07ED2">
        <w:rPr>
          <w:rFonts w:hint="eastAsia"/>
        </w:rPr>
        <w:t xml:space="preserve">Implementation of </w:t>
      </w:r>
      <w:r w:rsidRPr="00E07ED2">
        <w:rPr>
          <w:rFonts w:hint="eastAsia"/>
        </w:rPr>
        <w:t>REST API</w:t>
      </w:r>
      <w:bookmarkEnd w:id="9"/>
    </w:p>
    <w:p w:rsidR="008B0777" w:rsidRDefault="004A143E" w:rsidP="005E2D44">
      <w:r w:rsidRPr="00E07ED2">
        <w:t>A</w:t>
      </w:r>
      <w:r w:rsidRPr="00E07ED2">
        <w:rPr>
          <w:rFonts w:hint="eastAsia"/>
        </w:rPr>
        <w:t xml:space="preserve">s a supplement of Streaming API, REST API which allows developers to </w:t>
      </w:r>
      <w:r w:rsidR="008B0777" w:rsidRPr="00E07ED2">
        <w:rPr>
          <w:rFonts w:hint="eastAsia"/>
        </w:rPr>
        <w:t>retriev</w:t>
      </w:r>
      <w:r w:rsidRPr="00E07ED2">
        <w:rPr>
          <w:rFonts w:hint="eastAsia"/>
        </w:rPr>
        <w:t xml:space="preserve">e the historical Twitter data is also used. </w:t>
      </w:r>
      <w:r w:rsidRPr="00E07ED2">
        <w:t>I</w:t>
      </w:r>
      <w:r w:rsidRPr="00E07ED2">
        <w:rPr>
          <w:rFonts w:hint="eastAsia"/>
        </w:rPr>
        <w:t>t</w:t>
      </w:r>
      <w:r w:rsidR="008B0777" w:rsidRPr="00E07ED2">
        <w:rPr>
          <w:rFonts w:hint="eastAsia"/>
        </w:rPr>
        <w:t xml:space="preserve">s filters like location, language and so on are various </w:t>
      </w:r>
      <w:r w:rsidR="008B0777" w:rsidRPr="00E07ED2">
        <w:rPr>
          <w:shd w:val="clear" w:color="auto" w:fill="FFFFFF"/>
        </w:rPr>
        <w:t>(Matthew, 2013)</w:t>
      </w:r>
      <w:r w:rsidR="008B0777" w:rsidRPr="00E07ED2">
        <w:rPr>
          <w:rFonts w:hint="eastAsia"/>
        </w:rPr>
        <w:t>.</w:t>
      </w:r>
      <w:r w:rsidR="00BF43CE">
        <w:t xml:space="preserve"> This report approach Search API and Timeline for collecting data based on keywords and user names. The keywords are applied by the </w:t>
      </w:r>
      <w:r w:rsidR="00BD074A">
        <w:t>burst</w:t>
      </w:r>
      <w:r w:rsidR="00BF43CE" w:rsidRPr="00BD074A">
        <w:t xml:space="preserve"> entities</w:t>
      </w:r>
      <w:r w:rsidR="00BF43CE">
        <w:t xml:space="preserve">, the user names are the accounts relative to </w:t>
      </w:r>
      <w:r w:rsidR="0075047F">
        <w:t>the three news channels.</w:t>
      </w:r>
    </w:p>
    <w:p w:rsidR="00BF43CE" w:rsidRDefault="0009400D" w:rsidP="00C84D75">
      <w:pPr>
        <w:spacing w:beforeLines="100" w:before="326" w:afterLines="100" w:after="326"/>
        <w:rPr>
          <w:rFonts w:cs="Calibri"/>
          <w:color w:val="000000"/>
          <w:szCs w:val="24"/>
        </w:rPr>
      </w:pPr>
      <w:r>
        <w:rPr>
          <w:noProof/>
        </w:rPr>
        <w:pict>
          <v:shape id="_x0000_i1027" type="#_x0000_t75" style="width:414.75pt;height:15.75pt;visibility:visible;mso-wrap-style:square">
            <v:imagedata r:id="rId12" o:title=""/>
          </v:shape>
        </w:pict>
      </w:r>
    </w:p>
    <w:p w:rsidR="001773B2" w:rsidRPr="00E07ED2" w:rsidRDefault="001773B2" w:rsidP="00C84D75">
      <w:pPr>
        <w:spacing w:beforeLines="100" w:before="326" w:afterLines="100" w:after="326"/>
        <w:rPr>
          <w:rFonts w:cs="Calibri"/>
          <w:color w:val="000000"/>
          <w:szCs w:val="24"/>
        </w:rPr>
      </w:pPr>
    </w:p>
    <w:p w:rsidR="00C84D75" w:rsidRDefault="00C84D75" w:rsidP="00C84D75">
      <w:pPr>
        <w:widowControl/>
        <w:spacing w:beforeLines="100" w:before="326" w:afterLines="100" w:after="326"/>
        <w:jc w:val="left"/>
        <w:rPr>
          <w:b/>
          <w:sz w:val="44"/>
          <w:szCs w:val="44"/>
        </w:rPr>
        <w:sectPr w:rsidR="00C84D75" w:rsidSect="00C84D75">
          <w:pgSz w:w="11906" w:h="16838"/>
          <w:pgMar w:top="1440" w:right="1800" w:bottom="1440" w:left="1800" w:header="851" w:footer="992" w:gutter="0"/>
          <w:cols w:space="425"/>
          <w:docGrid w:type="lines" w:linePitch="326"/>
        </w:sectPr>
      </w:pPr>
    </w:p>
    <w:p w:rsidR="008D415F" w:rsidRPr="00C84D75" w:rsidRDefault="008D415F" w:rsidP="00C84D75">
      <w:pPr>
        <w:widowControl/>
        <w:spacing w:beforeLines="100" w:before="326" w:afterLines="100" w:after="326"/>
        <w:jc w:val="left"/>
        <w:rPr>
          <w:rFonts w:cs="Calibri"/>
          <w:color w:val="000000"/>
          <w:sz w:val="30"/>
          <w:szCs w:val="30"/>
        </w:rPr>
      </w:pPr>
      <w:r w:rsidRPr="00741303">
        <w:rPr>
          <w:b/>
          <w:sz w:val="44"/>
          <w:szCs w:val="44"/>
        </w:rPr>
        <w:t>C</w:t>
      </w:r>
      <w:r w:rsidRPr="00741303">
        <w:rPr>
          <w:rFonts w:hint="eastAsia"/>
          <w:b/>
          <w:sz w:val="44"/>
          <w:szCs w:val="44"/>
        </w:rPr>
        <w:t>hapter 4</w:t>
      </w:r>
      <w:r w:rsidR="00053B14" w:rsidRPr="00741303">
        <w:rPr>
          <w:rFonts w:hint="eastAsia"/>
          <w:b/>
          <w:sz w:val="44"/>
          <w:szCs w:val="44"/>
        </w:rPr>
        <w:t xml:space="preserve"> </w:t>
      </w:r>
    </w:p>
    <w:p w:rsidR="00ED28FB" w:rsidRPr="00E07ED2" w:rsidRDefault="00ED28FB" w:rsidP="005E2D44">
      <w:pPr>
        <w:pStyle w:val="Heading1"/>
      </w:pPr>
      <w:bookmarkStart w:id="10" w:name="_Toc532821894"/>
      <w:r w:rsidRPr="00E07ED2">
        <w:t>D</w:t>
      </w:r>
      <w:r w:rsidRPr="00E07ED2">
        <w:rPr>
          <w:rFonts w:hint="eastAsia"/>
        </w:rPr>
        <w:t>ata processing</w:t>
      </w:r>
      <w:bookmarkEnd w:id="10"/>
    </w:p>
    <w:p w:rsidR="00053B14" w:rsidRPr="00E07ED2" w:rsidRDefault="00053B14" w:rsidP="005E2D44">
      <w:pPr>
        <w:pStyle w:val="Heading2"/>
      </w:pPr>
      <w:bookmarkStart w:id="11" w:name="_Toc532821895"/>
      <w:r w:rsidRPr="00E07ED2">
        <w:rPr>
          <w:rFonts w:hint="eastAsia"/>
        </w:rPr>
        <w:t>4.1 Data storage and noise removing</w:t>
      </w:r>
      <w:bookmarkEnd w:id="11"/>
    </w:p>
    <w:p w:rsidR="00053B14" w:rsidRPr="00E07ED2" w:rsidRDefault="00B70236" w:rsidP="005E2D44">
      <w:r w:rsidRPr="00E07ED2">
        <w:t>A</w:t>
      </w:r>
      <w:r w:rsidRPr="00E07ED2">
        <w:rPr>
          <w:rFonts w:hint="eastAsia"/>
        </w:rPr>
        <w:t xml:space="preserve">fter completing data acquisition, we stored news and tweets into different databases in MongoDB. </w:t>
      </w:r>
      <w:r w:rsidRPr="00E07ED2">
        <w:t>T</w:t>
      </w:r>
      <w:r w:rsidRPr="00E07ED2">
        <w:rPr>
          <w:rFonts w:hint="eastAsia"/>
        </w:rPr>
        <w:t>hen we removed du</w:t>
      </w:r>
      <w:r w:rsidR="001148D8" w:rsidRPr="00E07ED2">
        <w:rPr>
          <w:rFonts w:hint="eastAsia"/>
        </w:rPr>
        <w:t xml:space="preserve">plicated news and those </w:t>
      </w:r>
      <w:r w:rsidRPr="00E07ED2">
        <w:rPr>
          <w:rFonts w:hint="eastAsia"/>
        </w:rPr>
        <w:t xml:space="preserve">tweets </w:t>
      </w:r>
      <w:r w:rsidR="001148D8" w:rsidRPr="00E07ED2">
        <w:rPr>
          <w:rFonts w:hint="eastAsia"/>
        </w:rPr>
        <w:t>which are retweets or quotes in order to avoid unnecessary errors when grouping them</w:t>
      </w:r>
      <w:r w:rsidR="00532C97" w:rsidRPr="00E07ED2">
        <w:rPr>
          <w:rFonts w:hint="eastAsia"/>
        </w:rPr>
        <w:t xml:space="preserve"> in Chapter 5</w:t>
      </w:r>
      <w:r w:rsidR="001148D8" w:rsidRPr="00E07ED2">
        <w:rPr>
          <w:rFonts w:hint="eastAsia"/>
        </w:rPr>
        <w:t>.</w:t>
      </w:r>
    </w:p>
    <w:p w:rsidR="00053B14" w:rsidRPr="00E07ED2" w:rsidRDefault="00053B14" w:rsidP="005E2D44">
      <w:pPr>
        <w:pStyle w:val="Heading3"/>
      </w:pPr>
      <w:bookmarkStart w:id="12" w:name="_Toc532821896"/>
      <w:r w:rsidRPr="00E07ED2">
        <w:rPr>
          <w:rFonts w:hint="eastAsia"/>
        </w:rPr>
        <w:t xml:space="preserve">4.1.1 </w:t>
      </w:r>
      <w:r w:rsidR="006C0A58" w:rsidRPr="00E07ED2">
        <w:rPr>
          <w:rFonts w:hint="eastAsia"/>
        </w:rPr>
        <w:t xml:space="preserve">Implementation of </w:t>
      </w:r>
      <w:r w:rsidRPr="00E07ED2">
        <w:rPr>
          <w:rFonts w:hint="eastAsia"/>
        </w:rPr>
        <w:t>MongoDB</w:t>
      </w:r>
      <w:bookmarkEnd w:id="12"/>
    </w:p>
    <w:p w:rsidR="00396FBA" w:rsidRPr="00E07ED2" w:rsidRDefault="00A256EA" w:rsidP="005E2D44">
      <w:r w:rsidRPr="00E07ED2">
        <w:t xml:space="preserve">MongoDB is an open-source and free </w:t>
      </w:r>
      <w:r w:rsidR="0071417E" w:rsidRPr="00E07ED2">
        <w:rPr>
          <w:rFonts w:hint="eastAsia"/>
        </w:rPr>
        <w:t xml:space="preserve">document-oriented </w:t>
      </w:r>
      <w:r w:rsidRPr="00E07ED2">
        <w:t>database</w:t>
      </w:r>
      <w:r w:rsidR="00BD0E8A" w:rsidRPr="00E07ED2">
        <w:rPr>
          <w:rFonts w:hint="eastAsia"/>
        </w:rPr>
        <w:t xml:space="preserve"> with querying and indexing that developers need</w:t>
      </w:r>
      <w:r w:rsidRPr="00E07ED2">
        <w:t>.</w:t>
      </w:r>
      <w:r w:rsidR="00396FBA" w:rsidRPr="00E07ED2">
        <w:t xml:space="preserve"> What makes it popular in d</w:t>
      </w:r>
      <w:r w:rsidR="00171FB3">
        <w:t>eveloping modern apps and analys</w:t>
      </w:r>
      <w:r w:rsidR="00396FBA" w:rsidRPr="00E07ED2">
        <w:t xml:space="preserve">ing data is </w:t>
      </w:r>
      <w:r w:rsidR="00532CC7" w:rsidRPr="00E07ED2">
        <w:rPr>
          <w:rFonts w:hint="eastAsia"/>
        </w:rPr>
        <w:t xml:space="preserve">its </w:t>
      </w:r>
      <w:r w:rsidR="00396FBA" w:rsidRPr="00E07ED2">
        <w:t>flexibility and scalability in storing data</w:t>
      </w:r>
      <w:r w:rsidR="00532CC7" w:rsidRPr="00E07ED2">
        <w:t xml:space="preserve"> (MONGODB</w:t>
      </w:r>
      <w:r w:rsidR="00532CC7" w:rsidRPr="00E07ED2">
        <w:rPr>
          <w:rFonts w:hint="eastAsia"/>
        </w:rPr>
        <w:t>, 2018</w:t>
      </w:r>
      <w:r w:rsidR="00532CC7" w:rsidRPr="00E07ED2">
        <w:t>)</w:t>
      </w:r>
      <w:r w:rsidR="00396FBA" w:rsidRPr="00E07ED2">
        <w:t xml:space="preserve">. </w:t>
      </w:r>
      <w:r w:rsidR="00532CC7" w:rsidRPr="00E07ED2">
        <w:t>I</w:t>
      </w:r>
      <w:r w:rsidR="00532CC7" w:rsidRPr="00E07ED2">
        <w:rPr>
          <w:rFonts w:hint="eastAsia"/>
        </w:rPr>
        <w:t xml:space="preserve">t can be used to store any of the social web data </w:t>
      </w:r>
      <w:r w:rsidR="0071417E" w:rsidRPr="00E07ED2">
        <w:rPr>
          <w:rFonts w:hint="eastAsia"/>
        </w:rPr>
        <w:t xml:space="preserve">in JSON-like files </w:t>
      </w:r>
      <w:r w:rsidR="00BD0E8A" w:rsidRPr="00E07ED2">
        <w:rPr>
          <w:rFonts w:hint="eastAsia"/>
        </w:rPr>
        <w:t xml:space="preserve">which allows data </w:t>
      </w:r>
      <w:r w:rsidR="00BD0E8A" w:rsidRPr="00E07ED2">
        <w:t>structure</w:t>
      </w:r>
      <w:r w:rsidR="00BD0E8A" w:rsidRPr="00E07ED2">
        <w:rPr>
          <w:rFonts w:hint="eastAsia"/>
        </w:rPr>
        <w:t xml:space="preserve"> can be changed over time </w:t>
      </w:r>
      <w:r w:rsidR="0071417E" w:rsidRPr="00E07ED2">
        <w:rPr>
          <w:shd w:val="clear" w:color="auto" w:fill="FFFFFF"/>
        </w:rPr>
        <w:t>(Matthew, 2013)</w:t>
      </w:r>
      <w:r w:rsidR="0071417E" w:rsidRPr="00E07ED2">
        <w:rPr>
          <w:rFonts w:hint="eastAsia"/>
        </w:rPr>
        <w:t>.</w:t>
      </w:r>
    </w:p>
    <w:p w:rsidR="000451D3" w:rsidRPr="00E07ED2" w:rsidRDefault="000451D3" w:rsidP="005E2D44">
      <w:pPr>
        <w:pStyle w:val="Heading3"/>
      </w:pPr>
      <w:bookmarkStart w:id="13" w:name="_Toc532821897"/>
      <w:r w:rsidRPr="00E07ED2">
        <w:rPr>
          <w:rFonts w:hint="eastAsia"/>
        </w:rPr>
        <w:t>4.1.</w:t>
      </w:r>
      <w:r>
        <w:t>2</w:t>
      </w:r>
      <w:r w:rsidRPr="00E07ED2">
        <w:rPr>
          <w:rFonts w:hint="eastAsia"/>
        </w:rPr>
        <w:t xml:space="preserve"> </w:t>
      </w:r>
      <w:r>
        <w:t>Remove duplicate</w:t>
      </w:r>
      <w:r w:rsidR="003512AF">
        <w:t>s,</w:t>
      </w:r>
      <w:r>
        <w:t xml:space="preserve"> </w:t>
      </w:r>
      <w:r w:rsidR="003512AF">
        <w:t>re</w:t>
      </w:r>
      <w:r>
        <w:t>tweets</w:t>
      </w:r>
      <w:r w:rsidR="003512AF">
        <w:t xml:space="preserve"> and quotes</w:t>
      </w:r>
      <w:bookmarkEnd w:id="13"/>
    </w:p>
    <w:p w:rsidR="000451D3" w:rsidRPr="00A67CD2" w:rsidRDefault="00603197" w:rsidP="005E2D44">
      <w:r w:rsidRPr="00603197">
        <w:rPr>
          <w:rFonts w:hint="eastAsia"/>
        </w:rPr>
        <w:t>T</w:t>
      </w:r>
      <w:r w:rsidRPr="00603197">
        <w:t xml:space="preserve">he method of </w:t>
      </w:r>
      <w:r w:rsidRPr="002F58C0">
        <w:t>createIndex</w:t>
      </w:r>
      <w:r>
        <w:t xml:space="preserve"> </w:t>
      </w:r>
      <w:r w:rsidRPr="00603197">
        <w:t xml:space="preserve">is used for removing </w:t>
      </w:r>
      <w:r>
        <w:t>duplicates</w:t>
      </w:r>
      <w:r w:rsidRPr="00603197">
        <w:t xml:space="preserve"> through </w:t>
      </w:r>
      <w:r>
        <w:t xml:space="preserve">the features of the </w:t>
      </w:r>
      <w:r w:rsidRPr="00603197">
        <w:t>operation only scans the collection once, and if at least one index is to be built in the foreground, the operation will build all the specified indexes in the foreground</w:t>
      </w:r>
      <w:r w:rsidR="002F58C0">
        <w:rPr>
          <w:rFonts w:hint="eastAsia"/>
        </w:rPr>
        <w:t xml:space="preserve"> (MONGODB, 2018)</w:t>
      </w:r>
      <w:r>
        <w:t xml:space="preserve">. Therefore, this period depends on the parameter of </w:t>
      </w:r>
      <w:r w:rsidRPr="00835EEA">
        <w:t>‘id_str’</w:t>
      </w:r>
      <w:r>
        <w:t xml:space="preserve"> which is defined as </w:t>
      </w:r>
      <w:r w:rsidRPr="00603197">
        <w:t>the unique identifier for the Tweet</w:t>
      </w:r>
      <w:r w:rsidR="00336F7A">
        <w:t xml:space="preserve"> and as </w:t>
      </w:r>
      <w:r>
        <w:t>if the</w:t>
      </w:r>
      <w:r w:rsidR="00336F7A">
        <w:t xml:space="preserve"> tweet is unique it can be stored</w:t>
      </w:r>
      <w:r w:rsidR="00A67CD2">
        <w:t>.</w:t>
      </w:r>
      <w:r w:rsidR="003512AF">
        <w:t xml:space="preserve"> </w:t>
      </w:r>
      <w:r w:rsidR="00D27353">
        <w:t>In the next step</w:t>
      </w:r>
      <w:r w:rsidR="003512AF">
        <w:t>,</w:t>
      </w:r>
      <w:r w:rsidR="00D27353">
        <w:t xml:space="preserve"> the </w:t>
      </w:r>
      <w:r w:rsidR="003512AF">
        <w:t>retweet</w:t>
      </w:r>
      <w:r w:rsidR="00D27353">
        <w:t>s and quotes are removed by identi</w:t>
      </w:r>
      <w:r w:rsidR="00311977">
        <w:t>f</w:t>
      </w:r>
      <w:r w:rsidR="00530BE4">
        <w:t>y</w:t>
      </w:r>
      <w:r w:rsidR="00311977">
        <w:t xml:space="preserve"> their </w:t>
      </w:r>
      <w:r w:rsidR="00530BE4" w:rsidRPr="00835EEA">
        <w:t>‘retweeted_status’</w:t>
      </w:r>
      <w:r w:rsidR="002F6CDF">
        <w:t xml:space="preserve"> </w:t>
      </w:r>
      <w:r w:rsidR="0080096F">
        <w:t xml:space="preserve">which </w:t>
      </w:r>
      <w:r w:rsidR="0080096F" w:rsidRPr="0080096F">
        <w:t>contains a representation of the original</w:t>
      </w:r>
      <w:r w:rsidR="0080096F">
        <w:t xml:space="preserve"> </w:t>
      </w:r>
      <w:r w:rsidR="0080096F" w:rsidRPr="0080096F">
        <w:t>Tweet that was retweeted</w:t>
      </w:r>
      <w:r w:rsidR="0080096F">
        <w:t xml:space="preserve"> </w:t>
      </w:r>
      <w:r w:rsidR="002F6CDF">
        <w:t xml:space="preserve">and </w:t>
      </w:r>
      <w:r w:rsidR="00530BE4" w:rsidRPr="00835EEA">
        <w:t>‘is_quoted_status’</w:t>
      </w:r>
      <w:r w:rsidR="0080096F">
        <w:t xml:space="preserve"> which </w:t>
      </w:r>
      <w:r w:rsidR="0080096F" w:rsidRPr="0080096F">
        <w:t>indicates whether this is a Quoted Tweet</w:t>
      </w:r>
      <w:r w:rsidR="007C7B54">
        <w:rPr>
          <w:rFonts w:hint="eastAsia"/>
        </w:rPr>
        <w:t xml:space="preserve"> (TWITTER DEVELOPER, 2018)</w:t>
      </w:r>
      <w:r w:rsidR="0080096F">
        <w:t>.</w:t>
      </w:r>
      <w:r w:rsidR="00D27353">
        <w:t xml:space="preserve"> </w:t>
      </w:r>
      <w:r w:rsidR="003512AF">
        <w:t xml:space="preserve"> </w:t>
      </w:r>
    </w:p>
    <w:p w:rsidR="00A67CD2" w:rsidRPr="00921961" w:rsidRDefault="0009400D" w:rsidP="00C84D75">
      <w:pPr>
        <w:spacing w:beforeLines="100" w:before="326" w:afterLines="100" w:after="326"/>
        <w:rPr>
          <w:rFonts w:eastAsia="PMingLiU" w:cs="Calibri"/>
          <w:color w:val="000000"/>
          <w:sz w:val="30"/>
          <w:szCs w:val="30"/>
          <w:lang w:eastAsia="zh-TW"/>
        </w:rPr>
      </w:pPr>
      <w:r>
        <w:rPr>
          <w:noProof/>
        </w:rPr>
        <w:pict>
          <v:shape id="_x0000_i1028" type="#_x0000_t75" style="width:415.5pt;height:48.75pt;visibility:visible;mso-wrap-style:square">
            <v:imagedata r:id="rId13" o:title=""/>
          </v:shape>
        </w:pict>
      </w:r>
    </w:p>
    <w:p w:rsidR="00D27353" w:rsidRDefault="00D27353" w:rsidP="00C84D75">
      <w:pPr>
        <w:spacing w:beforeLines="100" w:before="326" w:afterLines="100" w:after="326"/>
        <w:rPr>
          <w:rFonts w:cs="Calibri"/>
          <w:color w:val="000000"/>
          <w:sz w:val="30"/>
          <w:szCs w:val="30"/>
        </w:rPr>
      </w:pPr>
    </w:p>
    <w:p w:rsidR="00A83DD5" w:rsidRPr="00E07ED2" w:rsidRDefault="00053B14" w:rsidP="005E2D44">
      <w:pPr>
        <w:pStyle w:val="Heading2"/>
      </w:pPr>
      <w:bookmarkStart w:id="14" w:name="_Toc532821898"/>
      <w:r w:rsidRPr="00E07ED2">
        <w:rPr>
          <w:rFonts w:hint="eastAsia"/>
        </w:rPr>
        <w:t xml:space="preserve">4.2 Entity recognition and </w:t>
      </w:r>
      <w:r w:rsidR="00E52050" w:rsidRPr="00E07ED2">
        <w:rPr>
          <w:rFonts w:hint="eastAsia"/>
        </w:rPr>
        <w:t>data filtration</w:t>
      </w:r>
      <w:bookmarkEnd w:id="14"/>
    </w:p>
    <w:p w:rsidR="00A83DD5" w:rsidRPr="00E07ED2" w:rsidRDefault="00A83DD5" w:rsidP="005E2D44">
      <w:pPr>
        <w:rPr>
          <w:rFonts w:ascii="Cambria" w:hAnsi="Cambria"/>
          <w:b/>
          <w:sz w:val="32"/>
          <w:szCs w:val="32"/>
        </w:rPr>
      </w:pPr>
      <w:r w:rsidRPr="00E07ED2">
        <w:rPr>
          <w:rFonts w:hint="eastAsia"/>
          <w:highlight w:val="yellow"/>
        </w:rPr>
        <w:t>(?)</w:t>
      </w:r>
      <w:r w:rsidRPr="00E07ED2">
        <w:rPr>
          <w:rFonts w:hint="eastAsia"/>
        </w:rPr>
        <w:t xml:space="preserve"> </w:t>
      </w:r>
      <w:r w:rsidR="00532C97" w:rsidRPr="00E07ED2">
        <w:rPr>
          <w:rFonts w:hint="eastAsia"/>
        </w:rPr>
        <w:t xml:space="preserve">named </w:t>
      </w:r>
      <w:r w:rsidRPr="00E07ED2">
        <w:rPr>
          <w:rFonts w:hint="eastAsia"/>
        </w:rPr>
        <w:t xml:space="preserve">entities were recognized in tweets and </w:t>
      </w:r>
      <w:r w:rsidRPr="00E07ED2">
        <w:rPr>
          <w:rFonts w:hint="eastAsia"/>
          <w:highlight w:val="yellow"/>
        </w:rPr>
        <w:t>(?)</w:t>
      </w:r>
      <w:r w:rsidRPr="00E07ED2">
        <w:rPr>
          <w:rFonts w:hint="eastAsia"/>
        </w:rPr>
        <w:t xml:space="preserve"> in news by applying Stanford NER package. </w:t>
      </w:r>
      <w:r w:rsidR="00532C97" w:rsidRPr="00E07ED2">
        <w:t>W</w:t>
      </w:r>
      <w:r w:rsidR="00532C97" w:rsidRPr="00E07ED2">
        <w:rPr>
          <w:rFonts w:hint="eastAsia"/>
        </w:rPr>
        <w:t xml:space="preserve">e stored these entities with their unique ids of raw data into new collections in MongoDB. </w:t>
      </w:r>
      <w:r w:rsidR="00532C97" w:rsidRPr="00E07ED2">
        <w:t>I</w:t>
      </w:r>
      <w:r w:rsidR="00532C97" w:rsidRPr="00E07ED2">
        <w:rPr>
          <w:rFonts w:hint="eastAsia"/>
        </w:rPr>
        <w:t>t seemed that Named Entity Recognizer acted as a filter during this course.</w:t>
      </w:r>
    </w:p>
    <w:p w:rsidR="00053B14" w:rsidRPr="00E07ED2" w:rsidRDefault="00053B14" w:rsidP="005E2D44">
      <w:pPr>
        <w:pStyle w:val="Heading3"/>
      </w:pPr>
      <w:bookmarkStart w:id="15" w:name="_Toc532821899"/>
      <w:r w:rsidRPr="00E07ED2">
        <w:rPr>
          <w:rFonts w:hint="eastAsia"/>
        </w:rPr>
        <w:t xml:space="preserve">4.2.1 </w:t>
      </w:r>
      <w:r w:rsidR="006C0A58" w:rsidRPr="00E07ED2">
        <w:rPr>
          <w:rFonts w:hint="eastAsia"/>
        </w:rPr>
        <w:t xml:space="preserve">Implementation of </w:t>
      </w:r>
      <w:r w:rsidRPr="00E07ED2">
        <w:rPr>
          <w:rFonts w:hint="eastAsia"/>
        </w:rPr>
        <w:t>Stanford</w:t>
      </w:r>
      <w:r w:rsidR="001C181F" w:rsidRPr="00E07ED2">
        <w:rPr>
          <w:rFonts w:hint="eastAsia"/>
        </w:rPr>
        <w:t xml:space="preserve"> </w:t>
      </w:r>
      <w:r w:rsidRPr="00E07ED2">
        <w:rPr>
          <w:rFonts w:hint="eastAsia"/>
        </w:rPr>
        <w:t>NER</w:t>
      </w:r>
      <w:bookmarkEnd w:id="15"/>
    </w:p>
    <w:p w:rsidR="00053B14" w:rsidRPr="00E07ED2" w:rsidRDefault="001C181F" w:rsidP="005E2D44">
      <w:r w:rsidRPr="00E07ED2">
        <w:t>Stanford</w:t>
      </w:r>
      <w:r w:rsidRPr="00E07ED2">
        <w:rPr>
          <w:rFonts w:hint="eastAsia"/>
        </w:rPr>
        <w:t xml:space="preserve"> Named Entity Recognizer is an implementation of a Named Entity Recognizer (NER) programmed in java. NER can label sequences</w:t>
      </w:r>
      <w:r w:rsidR="00C063F1" w:rsidRPr="00E07ED2">
        <w:rPr>
          <w:rFonts w:hint="eastAsia"/>
        </w:rPr>
        <w:t xml:space="preserve"> of words in an inputted text which are names of entities, such as person, location and organization even gene and protein names (</w:t>
      </w:r>
      <w:r w:rsidR="004E5CCC" w:rsidRPr="00E07ED2">
        <w:rPr>
          <w:rFonts w:hint="eastAsia"/>
        </w:rPr>
        <w:t>STANFORD, 2018)</w:t>
      </w:r>
      <w:r w:rsidR="00C063F1" w:rsidRPr="00E07ED2">
        <w:rPr>
          <w:rFonts w:hint="eastAsia"/>
        </w:rPr>
        <w:t xml:space="preserve">. </w:t>
      </w:r>
    </w:p>
    <w:p w:rsidR="00C063F1" w:rsidRPr="00E07ED2" w:rsidRDefault="00C063F1" w:rsidP="005E2D44">
      <w:r w:rsidRPr="00E07ED2">
        <w:t>H</w:t>
      </w:r>
      <w:r w:rsidRPr="00E07ED2">
        <w:rPr>
          <w:rFonts w:hint="eastAsia"/>
        </w:rPr>
        <w:t xml:space="preserve">ere in this project, </w:t>
      </w:r>
      <w:r w:rsidR="009517E4" w:rsidRPr="00E07ED2">
        <w:rPr>
          <w:rFonts w:hint="eastAsia"/>
        </w:rPr>
        <w:t>i</w:t>
      </w:r>
      <w:r w:rsidRPr="00E07ED2">
        <w:rPr>
          <w:rFonts w:hint="eastAsia"/>
        </w:rPr>
        <w:t>n order to implement Stanford NER in analysis process with python language, NLTK package is imported to provide an interface to make it work.</w:t>
      </w:r>
      <w:r w:rsidR="00833126" w:rsidRPr="00E07ED2">
        <w:rPr>
          <w:rFonts w:hint="eastAsia"/>
        </w:rPr>
        <w:t xml:space="preserve"> </w:t>
      </w:r>
      <w:r w:rsidR="00833126" w:rsidRPr="00E07ED2">
        <w:t>A</w:t>
      </w:r>
      <w:r w:rsidR="00833126" w:rsidRPr="00E07ED2">
        <w:rPr>
          <w:rFonts w:hint="eastAsia"/>
        </w:rPr>
        <w:t xml:space="preserve">fter data is extracted from MongoDB, </w:t>
      </w:r>
      <w:r w:rsidR="007147EE" w:rsidRPr="00E07ED2">
        <w:rPr>
          <w:rFonts w:hint="eastAsia"/>
        </w:rPr>
        <w:t>we do recognize</w:t>
      </w:r>
      <w:r w:rsidR="00833126" w:rsidRPr="00E07ED2">
        <w:rPr>
          <w:rFonts w:hint="eastAsia"/>
        </w:rPr>
        <w:t xml:space="preserve"> entities in both news and twitter data.</w:t>
      </w:r>
      <w:r w:rsidR="00A449EC" w:rsidRPr="00E07ED2">
        <w:rPr>
          <w:rFonts w:hint="eastAsia"/>
        </w:rPr>
        <w:t xml:space="preserve"> </w:t>
      </w:r>
    </w:p>
    <w:p w:rsidR="007147EE" w:rsidRPr="00E07ED2" w:rsidRDefault="00A449EC" w:rsidP="005E2D44">
      <w:r w:rsidRPr="00E07ED2">
        <w:t>T</w:t>
      </w:r>
      <w:r w:rsidRPr="00E07ED2">
        <w:rPr>
          <w:rFonts w:hint="eastAsia"/>
        </w:rPr>
        <w:t>ake the process of news as an example:</w:t>
      </w:r>
    </w:p>
    <w:p w:rsidR="00833126" w:rsidRPr="00E07ED2" w:rsidRDefault="0009400D" w:rsidP="00C84D75">
      <w:pPr>
        <w:spacing w:beforeLines="100" w:before="326" w:afterLines="100" w:after="326"/>
        <w:jc w:val="center"/>
        <w:rPr>
          <w:rFonts w:cs="Calibri"/>
          <w:color w:val="000000"/>
          <w:szCs w:val="24"/>
        </w:rPr>
      </w:pPr>
      <w:r>
        <w:rPr>
          <w:rFonts w:cs="Calibri"/>
          <w:noProof/>
          <w:color w:val="000000"/>
          <w:szCs w:val="24"/>
          <w:lang w:eastAsia="en-GB"/>
        </w:rPr>
        <w:pict>
          <v:shape id="图片 1" o:spid="_x0000_i1029" type="#_x0000_t75" style="width:415.5pt;height:54pt;visibility:visible;mso-wrap-style:square">
            <v:imagedata r:id="rId14" o:title=""/>
          </v:shape>
        </w:pict>
      </w:r>
    </w:p>
    <w:p w:rsidR="007147EE" w:rsidRPr="00E07ED2" w:rsidRDefault="007147EE" w:rsidP="00C84D75">
      <w:pPr>
        <w:spacing w:beforeLines="100" w:before="326" w:afterLines="100" w:after="326"/>
        <w:jc w:val="center"/>
        <w:rPr>
          <w:rFonts w:cs="Calibri"/>
          <w:color w:val="000000"/>
          <w:szCs w:val="24"/>
        </w:rPr>
      </w:pPr>
      <w:r w:rsidRPr="00E07ED2">
        <w:rPr>
          <w:rFonts w:cs="Calibri"/>
          <w:color w:val="000000"/>
          <w:szCs w:val="24"/>
        </w:rPr>
        <w:t>F</w:t>
      </w:r>
      <w:r w:rsidRPr="00E07ED2">
        <w:rPr>
          <w:rFonts w:cs="Calibri" w:hint="eastAsia"/>
          <w:color w:val="000000"/>
          <w:szCs w:val="24"/>
        </w:rPr>
        <w:t>igure 4.1: Example of entity recognition</w:t>
      </w:r>
    </w:p>
    <w:p w:rsidR="007147EE" w:rsidRPr="00E07ED2" w:rsidRDefault="0009400D" w:rsidP="00C84D75">
      <w:pPr>
        <w:spacing w:beforeLines="100" w:before="326" w:afterLines="100" w:after="326"/>
        <w:jc w:val="center"/>
        <w:rPr>
          <w:rFonts w:cs="Calibri"/>
          <w:color w:val="000000"/>
          <w:szCs w:val="24"/>
        </w:rPr>
      </w:pPr>
      <w:r>
        <w:rPr>
          <w:rFonts w:cs="Calibri"/>
          <w:noProof/>
          <w:color w:val="000000"/>
          <w:szCs w:val="24"/>
          <w:lang w:eastAsia="en-GB"/>
        </w:rPr>
        <w:pict>
          <v:shape id="图片 7" o:spid="_x0000_i1030" type="#_x0000_t75" style="width:415.5pt;height:51.75pt;visibility:visible;mso-wrap-style:square">
            <v:imagedata r:id="rId15" o:title=""/>
          </v:shape>
        </w:pict>
      </w:r>
    </w:p>
    <w:p w:rsidR="00A449EC" w:rsidRPr="00E07ED2" w:rsidRDefault="00A449EC" w:rsidP="00C84D75">
      <w:pPr>
        <w:spacing w:beforeLines="100" w:before="326" w:afterLines="100" w:after="326"/>
        <w:jc w:val="center"/>
        <w:rPr>
          <w:rFonts w:cs="Calibri"/>
          <w:color w:val="000000"/>
          <w:szCs w:val="24"/>
        </w:rPr>
      </w:pPr>
      <w:r w:rsidRPr="00E07ED2">
        <w:rPr>
          <w:rFonts w:cs="Calibri"/>
          <w:color w:val="000000"/>
          <w:szCs w:val="24"/>
        </w:rPr>
        <w:t>F</w:t>
      </w:r>
      <w:r w:rsidRPr="00E07ED2">
        <w:rPr>
          <w:rFonts w:cs="Calibri" w:hint="eastAsia"/>
          <w:color w:val="000000"/>
          <w:szCs w:val="24"/>
        </w:rPr>
        <w:t>igure 4.2: Example of recognition result (</w:t>
      </w:r>
      <w:r w:rsidR="00FC1B48" w:rsidRPr="00E07ED2">
        <w:rPr>
          <w:rFonts w:cs="Calibri" w:hint="eastAsia"/>
          <w:color w:val="000000"/>
          <w:szCs w:val="24"/>
        </w:rPr>
        <w:t>partly</w:t>
      </w:r>
      <w:r w:rsidRPr="00E07ED2">
        <w:rPr>
          <w:rFonts w:cs="Calibri" w:hint="eastAsia"/>
          <w:color w:val="000000"/>
          <w:szCs w:val="24"/>
        </w:rPr>
        <w:t>)</w:t>
      </w:r>
    </w:p>
    <w:p w:rsidR="00A449EC" w:rsidRPr="00E07ED2" w:rsidRDefault="00A449EC" w:rsidP="005E2D44">
      <w:r w:rsidRPr="00E07ED2">
        <w:t>T</w:t>
      </w:r>
      <w:r w:rsidRPr="00E07ED2">
        <w:rPr>
          <w:rFonts w:hint="eastAsia"/>
        </w:rPr>
        <w:t xml:space="preserve">hen, all the entities of every piece of data </w:t>
      </w:r>
      <w:r w:rsidR="00FC1B48" w:rsidRPr="00E07ED2">
        <w:rPr>
          <w:rFonts w:hint="eastAsia"/>
        </w:rPr>
        <w:t xml:space="preserve">are stored into a new </w:t>
      </w:r>
      <w:r w:rsidR="00853956" w:rsidRPr="00E07ED2">
        <w:rPr>
          <w:rFonts w:hint="eastAsia"/>
        </w:rPr>
        <w:t>collection with its original id and during this process data without entities was removed:</w:t>
      </w:r>
    </w:p>
    <w:p w:rsidR="00FC1B48" w:rsidRPr="00E07ED2" w:rsidRDefault="0009400D" w:rsidP="00C84D75">
      <w:pPr>
        <w:spacing w:beforeLines="100" w:before="326" w:afterLines="100" w:after="326"/>
        <w:jc w:val="center"/>
        <w:rPr>
          <w:rFonts w:cs="Calibri"/>
          <w:color w:val="000000"/>
          <w:szCs w:val="24"/>
        </w:rPr>
      </w:pPr>
      <w:r>
        <w:rPr>
          <w:rFonts w:cs="Calibri"/>
          <w:noProof/>
          <w:color w:val="000000"/>
          <w:szCs w:val="24"/>
          <w:lang w:eastAsia="en-GB"/>
        </w:rPr>
        <w:pict>
          <v:shape id="图片 10" o:spid="_x0000_i1031" type="#_x0000_t75" style="width:415.5pt;height:150.75pt;visibility:visible;mso-wrap-style:square">
            <v:imagedata r:id="rId16" o:title=""/>
          </v:shape>
        </w:pict>
      </w:r>
    </w:p>
    <w:p w:rsidR="00FC1B48" w:rsidRPr="00E07ED2" w:rsidRDefault="00FC1B48" w:rsidP="00C84D75">
      <w:pPr>
        <w:spacing w:beforeLines="100" w:before="326" w:afterLines="100" w:after="326"/>
        <w:jc w:val="center"/>
        <w:rPr>
          <w:rFonts w:cs="Calibri"/>
          <w:color w:val="000000"/>
          <w:szCs w:val="24"/>
        </w:rPr>
      </w:pPr>
      <w:r w:rsidRPr="00E07ED2">
        <w:rPr>
          <w:rFonts w:cs="Calibri"/>
          <w:color w:val="000000"/>
          <w:szCs w:val="24"/>
        </w:rPr>
        <w:t>F</w:t>
      </w:r>
      <w:r w:rsidRPr="00E07ED2">
        <w:rPr>
          <w:rFonts w:cs="Calibri" w:hint="eastAsia"/>
          <w:color w:val="000000"/>
          <w:szCs w:val="24"/>
        </w:rPr>
        <w:t>igure 4.3: Storage of entities with id</w:t>
      </w:r>
    </w:p>
    <w:p w:rsidR="00FC1B48" w:rsidRPr="00E07ED2" w:rsidRDefault="00FC1B48" w:rsidP="00C84D75">
      <w:pPr>
        <w:spacing w:beforeLines="100" w:before="326" w:afterLines="100" w:after="326"/>
        <w:jc w:val="left"/>
        <w:rPr>
          <w:rFonts w:cs="Calibri"/>
          <w:color w:val="000000"/>
          <w:szCs w:val="24"/>
        </w:rPr>
      </w:pPr>
    </w:p>
    <w:p w:rsidR="00C84D75" w:rsidRDefault="00C84D75" w:rsidP="00C84D75">
      <w:pPr>
        <w:widowControl/>
        <w:spacing w:beforeLines="100" w:before="326" w:afterLines="100" w:after="326"/>
        <w:jc w:val="left"/>
        <w:rPr>
          <w:b/>
          <w:sz w:val="44"/>
          <w:szCs w:val="44"/>
        </w:rPr>
        <w:sectPr w:rsidR="00C84D75" w:rsidSect="00C84D75">
          <w:pgSz w:w="11906" w:h="16838"/>
          <w:pgMar w:top="1440" w:right="1800" w:bottom="1440" w:left="1800" w:header="851" w:footer="992" w:gutter="0"/>
          <w:cols w:space="425"/>
          <w:docGrid w:type="lines" w:linePitch="326"/>
        </w:sectPr>
      </w:pPr>
    </w:p>
    <w:p w:rsidR="008D415F" w:rsidRPr="00C84D75" w:rsidRDefault="008D415F" w:rsidP="00C84D75">
      <w:pPr>
        <w:widowControl/>
        <w:spacing w:beforeLines="100" w:before="326" w:afterLines="100" w:after="326"/>
        <w:jc w:val="left"/>
        <w:rPr>
          <w:rFonts w:ascii="Cambria" w:hAnsi="Cambria"/>
          <w:b/>
          <w:sz w:val="44"/>
          <w:szCs w:val="44"/>
        </w:rPr>
      </w:pPr>
      <w:r w:rsidRPr="00741303">
        <w:rPr>
          <w:b/>
          <w:sz w:val="44"/>
          <w:szCs w:val="44"/>
        </w:rPr>
        <w:t>C</w:t>
      </w:r>
      <w:r w:rsidRPr="00741303">
        <w:rPr>
          <w:rFonts w:hint="eastAsia"/>
          <w:b/>
          <w:sz w:val="44"/>
          <w:szCs w:val="44"/>
        </w:rPr>
        <w:t>hapter 5</w:t>
      </w:r>
    </w:p>
    <w:p w:rsidR="00050236" w:rsidRDefault="00ED28FB" w:rsidP="005E2D44">
      <w:pPr>
        <w:pStyle w:val="Heading1"/>
      </w:pPr>
      <w:bookmarkStart w:id="16" w:name="_Toc532821900"/>
      <w:r w:rsidRPr="00E07ED2">
        <w:t>D</w:t>
      </w:r>
      <w:r w:rsidR="00E52EC2">
        <w:rPr>
          <w:rFonts w:hint="eastAsia"/>
        </w:rPr>
        <w:t xml:space="preserve">ata </w:t>
      </w:r>
      <w:r w:rsidR="00E52EC2">
        <w:t>A</w:t>
      </w:r>
      <w:r w:rsidRPr="00E07ED2">
        <w:rPr>
          <w:rFonts w:hint="eastAsia"/>
        </w:rPr>
        <w:t>nalysis</w:t>
      </w:r>
      <w:bookmarkEnd w:id="16"/>
    </w:p>
    <w:p w:rsidR="00EA44F1" w:rsidRPr="00050236" w:rsidRDefault="00EA44F1" w:rsidP="00C84D75">
      <w:pPr>
        <w:spacing w:beforeLines="100" w:before="326" w:afterLines="100" w:after="326"/>
        <w:rPr>
          <w:rFonts w:ascii="Cambria" w:hAnsi="Cambria"/>
          <w:b/>
          <w:sz w:val="44"/>
          <w:szCs w:val="44"/>
        </w:rPr>
      </w:pPr>
      <w:r w:rsidRPr="004975FF">
        <w:rPr>
          <w:rFonts w:cs="Calibri"/>
          <w:b/>
          <w:szCs w:val="24"/>
        </w:rPr>
        <w:t>Tweets</w:t>
      </w:r>
      <w:r>
        <w:rPr>
          <w:rFonts w:cs="Calibri" w:hint="eastAsia"/>
          <w:b/>
          <w:szCs w:val="24"/>
        </w:rPr>
        <w:t>:</w:t>
      </w:r>
    </w:p>
    <w:p w:rsidR="0080096F" w:rsidRDefault="0009400D" w:rsidP="00C84D75">
      <w:pPr>
        <w:spacing w:beforeLines="100" w:before="326" w:afterLines="100" w:after="326"/>
        <w:rPr>
          <w:rFonts w:cs="Calibri"/>
          <w:szCs w:val="24"/>
        </w:rPr>
      </w:pPr>
      <w:r>
        <w:rPr>
          <w:rFonts w:cs="Calibri"/>
          <w:szCs w:val="24"/>
        </w:rPr>
        <w:pict>
          <v:shape id="_x0000_i1032" type="#_x0000_t75" style="width:426pt;height:189pt">
            <v:imagedata r:id="rId17" o:title="下載"/>
          </v:shape>
        </w:pict>
      </w:r>
    </w:p>
    <w:p w:rsidR="008D1AE6" w:rsidRPr="00921961" w:rsidRDefault="008D1AE6" w:rsidP="005E2D44">
      <w:pPr>
        <w:rPr>
          <w:lang w:eastAsia="zh-TW"/>
        </w:rPr>
      </w:pPr>
      <w:r w:rsidRPr="00EA44F1">
        <w:rPr>
          <w:rFonts w:hint="eastAsia"/>
          <w:b/>
          <w:lang w:eastAsia="zh-TW"/>
        </w:rPr>
        <w:t>O</w:t>
      </w:r>
      <w:r w:rsidRPr="00EA44F1">
        <w:rPr>
          <w:b/>
          <w:lang w:eastAsia="zh-TW"/>
        </w:rPr>
        <w:t>bservation:</w:t>
      </w:r>
      <w:r w:rsidR="004A500A">
        <w:rPr>
          <w:lang w:eastAsia="zh-TW"/>
        </w:rPr>
        <w:t xml:space="preserve"> This plot shows </w:t>
      </w:r>
      <w:r w:rsidR="00EC67DE">
        <w:rPr>
          <w:lang w:eastAsia="zh-TW"/>
        </w:rPr>
        <w:t>the numbers of tweets are collected</w:t>
      </w:r>
      <w:r w:rsidR="00CC7F9F">
        <w:rPr>
          <w:lang w:eastAsia="zh-TW"/>
        </w:rPr>
        <w:t xml:space="preserve"> </w:t>
      </w:r>
      <w:r w:rsidR="00133A99">
        <w:rPr>
          <w:lang w:eastAsia="zh-TW"/>
        </w:rPr>
        <w:t>by hours in weeks. T</w:t>
      </w:r>
      <w:r w:rsidR="004A500A">
        <w:rPr>
          <w:lang w:eastAsia="zh-TW"/>
        </w:rPr>
        <w:t>here are more tweets</w:t>
      </w:r>
      <w:r w:rsidR="00133A99">
        <w:rPr>
          <w:lang w:eastAsia="zh-TW"/>
        </w:rPr>
        <w:t xml:space="preserve"> shown </w:t>
      </w:r>
      <w:r w:rsidR="004A500A">
        <w:rPr>
          <w:lang w:eastAsia="zh-TW"/>
        </w:rPr>
        <w:t xml:space="preserve">after 15:00 </w:t>
      </w:r>
      <w:r w:rsidR="00133A99">
        <w:rPr>
          <w:lang w:eastAsia="zh-TW"/>
        </w:rPr>
        <w:t xml:space="preserve">each day </w:t>
      </w:r>
      <w:r w:rsidR="004A500A">
        <w:rPr>
          <w:lang w:eastAsia="zh-TW"/>
        </w:rPr>
        <w:t xml:space="preserve">and </w:t>
      </w:r>
      <w:r w:rsidR="00133A99">
        <w:rPr>
          <w:lang w:eastAsia="zh-TW"/>
        </w:rPr>
        <w:t>the maximum spots</w:t>
      </w:r>
      <w:r w:rsidR="004A500A">
        <w:rPr>
          <w:lang w:eastAsia="zh-TW"/>
        </w:rPr>
        <w:t xml:space="preserve"> </w:t>
      </w:r>
      <w:r w:rsidR="00133A99">
        <w:rPr>
          <w:lang w:eastAsia="zh-TW"/>
        </w:rPr>
        <w:t>on</w:t>
      </w:r>
      <w:r w:rsidR="004A500A">
        <w:rPr>
          <w:lang w:eastAsia="zh-TW"/>
        </w:rPr>
        <w:t xml:space="preserve"> Wednesday night from 21:00 to 22:00</w:t>
      </w:r>
      <w:r w:rsidR="00133A99">
        <w:rPr>
          <w:lang w:eastAsia="zh-TW"/>
        </w:rPr>
        <w:t>.</w:t>
      </w:r>
      <w:r w:rsidR="004A500A">
        <w:rPr>
          <w:lang w:eastAsia="zh-TW"/>
        </w:rPr>
        <w:t xml:space="preserve"> </w:t>
      </w:r>
      <w:r w:rsidR="00133A99">
        <w:rPr>
          <w:lang w:eastAsia="zh-TW"/>
        </w:rPr>
        <w:t>T</w:t>
      </w:r>
      <w:r w:rsidR="004A500A">
        <w:rPr>
          <w:lang w:eastAsia="zh-TW"/>
        </w:rPr>
        <w:t>he</w:t>
      </w:r>
      <w:r w:rsidR="00133A99">
        <w:rPr>
          <w:lang w:eastAsia="zh-TW"/>
        </w:rPr>
        <w:t xml:space="preserve"> following is on</w:t>
      </w:r>
      <w:r w:rsidR="004A500A">
        <w:rPr>
          <w:lang w:eastAsia="zh-TW"/>
        </w:rPr>
        <w:t xml:space="preserve"> Friday afternoon from 15:00 to 16:00</w:t>
      </w:r>
      <w:r w:rsidR="00133A99">
        <w:rPr>
          <w:lang w:eastAsia="zh-TW"/>
        </w:rPr>
        <w:t xml:space="preserve"> then the Sunday night from 21:00 to 22:00.</w:t>
      </w:r>
    </w:p>
    <w:p w:rsidR="0080096F" w:rsidRDefault="0009400D" w:rsidP="00C84D75">
      <w:pPr>
        <w:spacing w:beforeLines="100" w:before="326" w:afterLines="100" w:after="326"/>
        <w:rPr>
          <w:rFonts w:cs="Calibri"/>
          <w:szCs w:val="24"/>
        </w:rPr>
      </w:pPr>
      <w:r>
        <w:rPr>
          <w:rFonts w:cs="Calibri"/>
          <w:szCs w:val="24"/>
        </w:rPr>
        <w:pict>
          <v:shape id="_x0000_i1033" type="#_x0000_t75" style="width:400.5pt;height:579.75pt">
            <v:imagedata r:id="rId18" o:title="下載 (1)"/>
          </v:shape>
        </w:pict>
      </w:r>
    </w:p>
    <w:p w:rsidR="004975FF" w:rsidRDefault="007C6A90" w:rsidP="00C84D75">
      <w:pPr>
        <w:spacing w:beforeLines="100" w:before="326" w:afterLines="100" w:after="326"/>
        <w:rPr>
          <w:rFonts w:cs="Calibri"/>
          <w:b/>
          <w:szCs w:val="24"/>
        </w:rPr>
      </w:pPr>
      <w:r>
        <w:rPr>
          <w:rFonts w:cs="Calibri"/>
          <w:b/>
          <w:szCs w:val="24"/>
        </w:rPr>
        <w:t>News:</w:t>
      </w:r>
    </w:p>
    <w:p w:rsidR="007C6A90" w:rsidRPr="007C6A90" w:rsidRDefault="007C6A90" w:rsidP="00C84D75">
      <w:pPr>
        <w:spacing w:beforeLines="100" w:before="326" w:afterLines="100" w:after="326"/>
        <w:rPr>
          <w:rFonts w:cs="Calibri"/>
          <w:szCs w:val="24"/>
        </w:rPr>
      </w:pPr>
      <w:r>
        <w:rPr>
          <w:rFonts w:cs="Calibri"/>
          <w:b/>
          <w:szCs w:val="24"/>
        </w:rPr>
        <w:t>(graph)</w:t>
      </w:r>
    </w:p>
    <w:p w:rsidR="007C6A90" w:rsidRDefault="007C6A90" w:rsidP="00C84D75">
      <w:pPr>
        <w:spacing w:beforeLines="100" w:before="326" w:afterLines="100" w:after="326"/>
        <w:rPr>
          <w:rFonts w:eastAsia="PMingLiU" w:cs="Calibri"/>
          <w:b/>
          <w:szCs w:val="24"/>
          <w:lang w:eastAsia="zh-TW"/>
        </w:rPr>
      </w:pPr>
      <w:r w:rsidRPr="007C6A90">
        <w:rPr>
          <w:rFonts w:eastAsia="PMingLiU" w:cs="Calibri" w:hint="eastAsia"/>
          <w:b/>
          <w:szCs w:val="24"/>
          <w:lang w:eastAsia="zh-TW"/>
        </w:rPr>
        <w:t>O</w:t>
      </w:r>
      <w:r w:rsidRPr="007C6A90">
        <w:rPr>
          <w:rFonts w:eastAsia="PMingLiU" w:cs="Calibri"/>
          <w:b/>
          <w:szCs w:val="24"/>
          <w:lang w:eastAsia="zh-TW"/>
        </w:rPr>
        <w:t>bservation:</w:t>
      </w:r>
    </w:p>
    <w:p w:rsidR="007C6A90" w:rsidRPr="007C6A90" w:rsidRDefault="007C6A90" w:rsidP="00C84D75">
      <w:pPr>
        <w:spacing w:beforeLines="100" w:before="326" w:afterLines="100" w:after="326"/>
        <w:rPr>
          <w:rFonts w:eastAsia="PMingLiU" w:cs="Calibri"/>
          <w:b/>
          <w:szCs w:val="24"/>
          <w:lang w:eastAsia="zh-TW"/>
        </w:rPr>
      </w:pPr>
      <w:r>
        <w:rPr>
          <w:rFonts w:eastAsia="PMingLiU" w:cs="Calibri"/>
          <w:b/>
          <w:szCs w:val="24"/>
          <w:lang w:eastAsia="zh-TW"/>
        </w:rPr>
        <w:t>(description)</w:t>
      </w:r>
    </w:p>
    <w:p w:rsidR="00C3306F" w:rsidRDefault="00C3306F" w:rsidP="005E2D44">
      <w:pPr>
        <w:pStyle w:val="Heading2"/>
      </w:pPr>
      <w:bookmarkStart w:id="17" w:name="_Toc532821901"/>
      <w:r w:rsidRPr="00E07ED2">
        <w:rPr>
          <w:rFonts w:hint="eastAsia"/>
        </w:rPr>
        <w:t xml:space="preserve">5.1 </w:t>
      </w:r>
      <w:r w:rsidR="00F30C9E">
        <w:t>Tweets</w:t>
      </w:r>
      <w:r w:rsidRPr="00E07ED2">
        <w:rPr>
          <w:rFonts w:hint="eastAsia"/>
        </w:rPr>
        <w:t xml:space="preserve"> grouping</w:t>
      </w:r>
      <w:bookmarkEnd w:id="17"/>
    </w:p>
    <w:p w:rsidR="008D1AE6" w:rsidRDefault="0079061C" w:rsidP="005E2D44">
      <w:r>
        <w:t xml:space="preserve">Some twitter users may not mark the place when they post tweets. In order to </w:t>
      </w:r>
      <w:r w:rsidR="005F0EA5">
        <w:t xml:space="preserve">be aware of the place where tweets get released, we decide to </w:t>
      </w:r>
      <w:r w:rsidR="008D1AE6">
        <w:t>group</w:t>
      </w:r>
      <w:r w:rsidR="005F0EA5">
        <w:t xml:space="preserve"> tweets and </w:t>
      </w:r>
      <w:r w:rsidR="008D1AE6">
        <w:t>allocate the geo-information to those</w:t>
      </w:r>
      <w:r w:rsidR="005F0EA5">
        <w:t xml:space="preserve"> </w:t>
      </w:r>
      <w:r w:rsidR="008D1AE6">
        <w:t>tweets without geo-tagged through this</w:t>
      </w:r>
      <w:r w:rsidR="005F0EA5">
        <w:t>.</w:t>
      </w:r>
    </w:p>
    <w:p w:rsidR="00E0390B" w:rsidRPr="00E0390B" w:rsidRDefault="008D1AE6" w:rsidP="005E2D44">
      <w:r>
        <w:t>This research applies tw</w:t>
      </w:r>
      <w:r w:rsidR="007975E5">
        <w:t xml:space="preserve">o </w:t>
      </w:r>
      <w:r w:rsidR="005F0EA5">
        <w:t>methods in this part, one is MinHash</w:t>
      </w:r>
      <w:r w:rsidR="00516A61">
        <w:t xml:space="preserve"> LSH</w:t>
      </w:r>
      <w:r w:rsidR="00CD1FFE">
        <w:t xml:space="preserve"> function, and the</w:t>
      </w:r>
      <w:r w:rsidR="005F0EA5">
        <w:t xml:space="preserve"> other </w:t>
      </w:r>
      <w:r>
        <w:t>base</w:t>
      </w:r>
      <w:r w:rsidR="00356F3E">
        <w:t>s on</w:t>
      </w:r>
      <w:r>
        <w:t xml:space="preserve"> </w:t>
      </w:r>
      <w:r w:rsidR="005F0EA5">
        <w:t>Dice Coefficient method.</w:t>
      </w:r>
    </w:p>
    <w:p w:rsidR="00F30C9E" w:rsidRDefault="00F30C9E" w:rsidP="005E2D44">
      <w:pPr>
        <w:pStyle w:val="Heading3"/>
      </w:pPr>
      <w:bookmarkStart w:id="18" w:name="_Toc532821902"/>
      <w:r w:rsidRPr="003C1C91">
        <w:t>5.1.1 Prework</w:t>
      </w:r>
      <w:bookmarkEnd w:id="18"/>
    </w:p>
    <w:p w:rsidR="003C1C91" w:rsidRDefault="00356F3E" w:rsidP="005E2D44">
      <w:r>
        <w:t>After previous steps,</w:t>
      </w:r>
      <w:r w:rsidR="00F8469B">
        <w:t xml:space="preserve"> only</w:t>
      </w:r>
      <w:r>
        <w:t xml:space="preserve"> the tweets with entities are stored. </w:t>
      </w:r>
      <w:r w:rsidR="00F8469B">
        <w:t xml:space="preserve">The same entities are then grouped by aggregate function for showing the </w:t>
      </w:r>
      <w:r w:rsidR="007E4E50">
        <w:t>frequency</w:t>
      </w:r>
      <w:r w:rsidR="00F8469B">
        <w:t xml:space="preserve"> of keywords</w:t>
      </w:r>
      <w:r w:rsidR="007E4E50">
        <w:t xml:space="preserve">. Specifically, count the number of tweets </w:t>
      </w:r>
      <w:r w:rsidR="00F8469B">
        <w:t xml:space="preserve">of </w:t>
      </w:r>
      <w:r w:rsidR="007E4E50">
        <w:t>every entity ha</w:t>
      </w:r>
      <w:r w:rsidR="00F8469B">
        <w:t>s</w:t>
      </w:r>
      <w:r w:rsidR="007E4E50">
        <w:t xml:space="preserve"> been mentioned, then </w:t>
      </w:r>
      <w:r w:rsidR="00AE4E50">
        <w:t>calculate the mean</w:t>
      </w:r>
      <w:r w:rsidR="00C71D83">
        <w:t>(</w:t>
      </w:r>
      <w:r w:rsidR="00C71D83">
        <w:rPr>
          <w:rFonts w:cs="Cambria"/>
        </w:rPr>
        <w:t>μ)</w:t>
      </w:r>
      <w:r w:rsidR="00AE4E50">
        <w:t xml:space="preserve"> and the standard deviation</w:t>
      </w:r>
      <w:r w:rsidR="00C71D83">
        <w:t>(</w:t>
      </w:r>
      <w:r w:rsidR="00C71D83">
        <w:rPr>
          <w:rFonts w:cs="Cambria"/>
        </w:rPr>
        <w:t>σ)</w:t>
      </w:r>
      <w:r w:rsidR="00C71D83">
        <w:t>.</w:t>
      </w:r>
      <w:r w:rsidR="00AE4E50">
        <w:t xml:space="preserve"> </w:t>
      </w:r>
      <w:r w:rsidR="00C71D83">
        <w:t>W</w:t>
      </w:r>
      <w:r w:rsidR="00AE4E50">
        <w:t xml:space="preserve">e first plan to keep those with </w:t>
      </w:r>
      <w:r w:rsidR="00C71D83">
        <w:t xml:space="preserve">frequency </w:t>
      </w:r>
      <w:r w:rsidR="00AE4E50">
        <w:t xml:space="preserve">larger than </w:t>
      </w:r>
      <w:r w:rsidR="00C71D83">
        <w:rPr>
          <w:rFonts w:cs="Cambria"/>
        </w:rPr>
        <w:t>μ-2σ, however</w:t>
      </w:r>
      <w:r w:rsidR="00C71D83">
        <w:t>, the standard deviation is larger than we expected causing</w:t>
      </w:r>
      <w:r w:rsidR="00505A15">
        <w:t xml:space="preserve"> </w:t>
      </w:r>
      <w:r w:rsidR="00C71D83">
        <w:rPr>
          <w:rFonts w:cs="Cambria"/>
        </w:rPr>
        <w:t xml:space="preserve">μ-2σ turn to negative. </w:t>
      </w:r>
      <w:r w:rsidR="0091488F">
        <w:rPr>
          <w:rFonts w:cs="Cambria"/>
        </w:rPr>
        <w:t xml:space="preserve">At last, </w:t>
      </w:r>
      <w:r w:rsidR="0091488F">
        <w:t>t</w:t>
      </w:r>
      <w:r w:rsidR="00505A15">
        <w:t xml:space="preserve">he </w:t>
      </w:r>
      <w:r w:rsidR="0091488F">
        <w:t>tweets with entities appear</w:t>
      </w:r>
      <w:r w:rsidR="00505A15">
        <w:t xml:space="preserve"> above-average tweets </w:t>
      </w:r>
      <w:r w:rsidR="0091488F">
        <w:t xml:space="preserve">are kept and </w:t>
      </w:r>
      <w:r w:rsidR="00505A15">
        <w:t xml:space="preserve">can be </w:t>
      </w:r>
      <w:r w:rsidR="0091488F">
        <w:t>identified</w:t>
      </w:r>
      <w:r w:rsidR="00505A15">
        <w:t xml:space="preserve"> as burst entities. </w:t>
      </w:r>
    </w:p>
    <w:p w:rsidR="00F76634" w:rsidRDefault="00F76634" w:rsidP="00F76634">
      <w:pPr>
        <w:pStyle w:val="Heading3"/>
      </w:pPr>
      <w:bookmarkStart w:id="19" w:name="_Toc532821903"/>
      <w:r>
        <w:t>5.1.2</w:t>
      </w:r>
      <w:r w:rsidRPr="003C1C91">
        <w:t xml:space="preserve"> </w:t>
      </w:r>
      <w:r>
        <w:t>Optimization</w:t>
      </w:r>
      <w:bookmarkEnd w:id="19"/>
    </w:p>
    <w:p w:rsidR="00F76634" w:rsidRPr="003C1C91" w:rsidRDefault="00F76634" w:rsidP="005E2D44">
      <w:r>
        <w:t>When we started running the code on server, it was unexpected that StanfordNER took a so long time to divide sentences into words</w:t>
      </w:r>
      <w:r w:rsidR="00975318">
        <w:t xml:space="preserve"> one dataset by one</w:t>
      </w:r>
      <w:r>
        <w:t xml:space="preserve">. So we considered to find a method to optimize this process. </w:t>
      </w:r>
      <w:r w:rsidR="00975318">
        <w:t>After lots of trial and error, w</w:t>
      </w:r>
      <w:r>
        <w:t>e adopted multiprocessing method</w:t>
      </w:r>
      <w:r w:rsidR="00975318">
        <w:t xml:space="preserve"> to make it less time-consuming through creating a Pool</w:t>
      </w:r>
      <w:r w:rsidR="004428C4">
        <w:t xml:space="preserve"> which is a</w:t>
      </w:r>
      <w:r w:rsidR="002A32CC">
        <w:t>n</w:t>
      </w:r>
      <w:r w:rsidR="004428C4">
        <w:t xml:space="preserve"> embedded function of multiprocessing package</w:t>
      </w:r>
      <w:r w:rsidR="00975318">
        <w:t xml:space="preserve">. </w:t>
      </w:r>
      <w:r>
        <w:t xml:space="preserve"> </w:t>
      </w:r>
    </w:p>
    <w:p w:rsidR="00141616" w:rsidRPr="00141616" w:rsidRDefault="0009400D" w:rsidP="003B5E20">
      <w:pPr>
        <w:spacing w:beforeLines="100" w:before="326" w:afterLines="100" w:after="326"/>
        <w:jc w:val="center"/>
        <w:rPr>
          <w:rFonts w:ascii="Cambria" w:hAnsi="Cambria" w:cs="Calibri"/>
          <w:color w:val="000000"/>
          <w:szCs w:val="24"/>
        </w:rPr>
      </w:pPr>
      <w:r>
        <w:rPr>
          <w:noProof/>
          <w:lang w:eastAsia="en-GB"/>
        </w:rPr>
        <w:pict>
          <v:shape id="_x0000_i1034" type="#_x0000_t75" style="width:300.75pt;height:251.25pt;visibility:visible;mso-wrap-style:square">
            <v:imagedata r:id="rId19" o:title="" croptop="6617f" cropbottom="3788f" cropleft="18296f" cropright="18370f"/>
          </v:shape>
        </w:pict>
      </w:r>
    </w:p>
    <w:p w:rsidR="00141616" w:rsidRPr="003C1C91" w:rsidRDefault="00141616" w:rsidP="00C84D75">
      <w:pPr>
        <w:spacing w:beforeLines="100" w:before="326" w:afterLines="100" w:after="326"/>
        <w:rPr>
          <w:rFonts w:ascii="Cambria" w:hAnsi="Cambria" w:cs="Calibri"/>
          <w:color w:val="000000"/>
          <w:szCs w:val="24"/>
        </w:rPr>
      </w:pPr>
    </w:p>
    <w:p w:rsidR="00C3350E" w:rsidRDefault="00706C54" w:rsidP="005E2D44">
      <w:pPr>
        <w:pStyle w:val="Heading3"/>
      </w:pPr>
      <w:bookmarkStart w:id="20" w:name="_Toc532821904"/>
      <w:r>
        <w:t>5.1.3</w:t>
      </w:r>
      <w:r w:rsidR="00C3350E" w:rsidRPr="003C1C91">
        <w:t xml:space="preserve"> </w:t>
      </w:r>
      <w:r w:rsidR="00C3350E">
        <w:t xml:space="preserve">Implementation of </w:t>
      </w:r>
      <w:r w:rsidR="00C3350E" w:rsidRPr="00C3350E">
        <w:t>Dice Coefficient method</w:t>
      </w:r>
      <w:bookmarkEnd w:id="20"/>
    </w:p>
    <w:p w:rsidR="00D70553" w:rsidRDefault="008D57BF" w:rsidP="005E2D44">
      <w:r>
        <w:t xml:space="preserve">The dice </w:t>
      </w:r>
      <w:r w:rsidR="007975E5">
        <w:t>coefficient can be used for calculating the ove</w:t>
      </w:r>
      <w:r w:rsidR="00E26862">
        <w:t xml:space="preserve">rlaps between two observations </w:t>
      </w:r>
      <w:r w:rsidR="00E26862">
        <w:rPr>
          <w:rFonts w:hint="eastAsia"/>
        </w:rPr>
        <w:t>(</w:t>
      </w:r>
      <w:r w:rsidR="007975E5" w:rsidRPr="007975E5">
        <w:t>Hersh</w:t>
      </w:r>
      <w:r w:rsidR="00E26862">
        <w:t xml:space="preserve"> </w:t>
      </w:r>
      <w:r w:rsidR="00E26862">
        <w:rPr>
          <w:rFonts w:hint="eastAsia"/>
        </w:rPr>
        <w:t>et al</w:t>
      </w:r>
      <w:r w:rsidR="00E26862">
        <w:t>.,</w:t>
      </w:r>
      <w:r w:rsidR="00E26862">
        <w:rPr>
          <w:rFonts w:hint="eastAsia"/>
        </w:rPr>
        <w:t xml:space="preserve"> </w:t>
      </w:r>
      <w:r w:rsidR="00E26862">
        <w:t>200</w:t>
      </w:r>
      <w:r w:rsidR="00E26862">
        <w:rPr>
          <w:rFonts w:hint="eastAsia"/>
        </w:rPr>
        <w:t>6)</w:t>
      </w:r>
      <w:r w:rsidR="007975E5">
        <w:t xml:space="preserve">. </w:t>
      </w:r>
    </w:p>
    <w:p w:rsidR="00D70553" w:rsidRPr="00D70553" w:rsidRDefault="007975E5" w:rsidP="005E2D44">
      <w:r>
        <w:t xml:space="preserve">In the research, </w:t>
      </w:r>
      <w:r w:rsidR="00D70553">
        <w:t>the dice coefficient</w:t>
      </w:r>
      <w:r>
        <w:t xml:space="preserve"> </w:t>
      </w:r>
      <w:r w:rsidR="00D70553">
        <w:t xml:space="preserve">is </w:t>
      </w:r>
      <w:r>
        <w:t>applied for calculating the similarities between entities with overlap</w:t>
      </w:r>
      <w:r w:rsidR="00D70553">
        <w:t>ping</w:t>
      </w:r>
      <w:r>
        <w:t xml:space="preserve"> </w:t>
      </w:r>
      <w:r w:rsidR="00D70553">
        <w:t xml:space="preserve">tweets ID. For instance, </w:t>
      </w:r>
      <w:r w:rsidR="00256346">
        <w:t xml:space="preserve">If </w:t>
      </w:r>
      <w:r w:rsidR="00D70553">
        <w:t>there are two entities A</w:t>
      </w:r>
      <w:r w:rsidR="008877BD">
        <w:t xml:space="preserve">, </w:t>
      </w:r>
      <w:r w:rsidR="00D70553">
        <w:t xml:space="preserve">B, each of them combines </w:t>
      </w:r>
      <w:r w:rsidR="00256346">
        <w:t xml:space="preserve">with </w:t>
      </w:r>
      <w:r w:rsidR="00512F5E">
        <w:t>several tweets ID,</w:t>
      </w:r>
      <w:r w:rsidR="00D70553">
        <w:t xml:space="preserve"> </w:t>
      </w:r>
      <w:r w:rsidR="00157E02" w:rsidRPr="00B76F0E">
        <w:rPr>
          <w:rFonts w:ascii="Cambria Math" w:eastAsia="PMingLiU" w:hAnsi="Cambria Math"/>
          <w:lang w:val="en-US" w:eastAsia="zh-TW"/>
        </w:rPr>
        <w:fldChar w:fldCharType="begin"/>
      </w:r>
      <w:r w:rsidR="008877BD" w:rsidRPr="00B76F0E">
        <w:rPr>
          <w:rFonts w:ascii="Cambria Math" w:eastAsia="PMingLiU" w:hAnsi="Cambria Math"/>
          <w:lang w:val="en-US" w:eastAsia="zh-TW"/>
        </w:rPr>
        <w:instrText xml:space="preserve"> QUOTE </w:instrText>
      </w:r>
      <w:r w:rsidR="0009400D">
        <w:rPr>
          <w:position w:val="-6"/>
        </w:rPr>
        <w:pict>
          <v:shape id="_x0000_i1035" type="#_x0000_t75" style="width:33.75pt;height:15.75pt" equationxml="&lt;?xml version=&quot;1.0&quot; encoding=&quot;UTF-8&quot; standalone=&quot;yes&quot;?&gt;&#10;&lt;?mso-application progid=&quot;Word.Document&quot;?&gt;&#10;&lt;w:wordDocument xmlns:aml=&quot;http://schemas.microsoft.com/aml/2001/core&quot; xmlns:wpc=&quot;http://schemas.microsoft.com/office/word/2010/wordprocessingCanvas&quot; xmlns:cx=&quot;http://schemas.microsoft.com/office/drawing/2014/chartex&quot; xmlns:cx1=&quot;http://schemas.microsoft.com/office/drawing/2015/9/8/chartex&quot; xmlns:cx2=&quot;http://schemas.microsoft.com/office/drawing/2015/10/21/chartex&quot; xmlns:cx3=&quot;http://schemas.microsoft.com/office/drawing/2016/5/9/chartex&quot; xmlns:cx4=&quot;http://schemas.microsoft.com/office/drawing/2016/5/10/chartex&quot; xmlns:cx5=&quot;http://schemas.microsoft.com/office/drawing/2016/5/11/chartex&quot; xmlns:cx6=&quot;http://schemas.microsoft.com/office/drawing/2016/5/12/chartex&quot; xmlns:cx7=&quot;http://schemas.microsoft.com/office/drawing/2016/5/13/chartex&quot; xmlns:cx8=&quot;http://schemas.microsoft.com/office/drawing/2016/5/14/chartex&quot; xmlns:dt=&quot;uuid:C2F41010-65B3-11d1-A29F-00AA00C14882&quot; xmlns:mc=&quot;http://schemas.openxmlformats.org/markup-compatibility/2006&quot; xmlns:aink=&quot;http://schemas.microsoft.com/office/drawing/2016/ink&quot; xmlns:am3d=&quot;http://schemas.microsoft.com/office/drawing/2017/model3d&quot; xmlns:o=&quot;urn:schemas-microsoft-com:office:office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ne=&quot;http://schemas.microsoft.com/office/word/2006/wordml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6&lt;/o:Version&gt;&lt;/o:DocumentProperties&gt;&lt;w:docPr&gt;&lt;w:view w:val=&quot;print&quot;/&gt;&lt;w:zoom w:percent=&quot;100&quot;/&gt;&lt;w:doNotEmbedSystemFonts/&gt;&lt;w:bordersDontSurroundHeader/&gt;&lt;w:bordersDontSurroundFooter/&gt;&lt;w:defaultTabStop w:val=&quot;420&quot;/&gt;&lt;w:drawingGridVerticalSpacing w:val=&quot;156&quot;/&gt;&lt;w:displayHorizontalDrawingGridEvery w:val=&quot;0&quot;/&gt;&lt;w:displayVerticalDrawingGridEvery w:val=&quot;2&quot;/&gt;&lt;w:punctuationKerning/&gt;&lt;w:characterSpacingControl w:val=&quot;CompressPunctuation&quot;/&gt;&lt;w:optimizeForBrowser/&gt;&lt;w:relyOnVML/&gt;&lt;w:allowPNG/&gt;&lt;w:validateAgainstSchema/&gt;&lt;w:saveInvalidXML w:val=&quot;off&quot;/&gt;&lt;w:ignoreMixedContent w:val=&quot;off&quot;/&gt;&lt;w:alwaysShowPlaceholderText w:val=&quot;off&quot;/&gt;&lt;w:compat&gt;&lt;w:spaceForUL/&gt;&lt;w:balanceSingleByteDoubleByteWidth/&gt;&lt;w:doNotLeaveBackslashAlone/&gt;&lt;w:ulTrailSpace/&gt;&lt;w:doNotExpandShiftReturn/&gt;&lt;w:adjustLineHeightInTable/&gt;&lt;w:breakWrappedTables/&gt;&lt;w:snapToGridInCell/&gt;&lt;w:wrapTextWithPunct/&gt;&lt;w:useAsianBreakRules/&gt;&lt;w:dontGrowAutofit/&gt;&lt;w:useFELayout/&gt;&lt;/w:compat&gt;&lt;w:docVars&gt;&lt;w:docVar w:name=&quot;EN.InstantFormat&quot; w:val=&quot;&amp;lt;ENInstantFormat&amp;gt;&amp;lt;Enabled&amp;gt;1&amp;lt;/Enabled&amp;gt;&amp;lt;ScanUnformatted&amp;gt;1&amp;lt;/ScanUnformatted&amp;gt;&amp;lt;ScanChanges&amp;gt;1&amp;lt;/ScanChanges&amp;gt;&amp;lt;Suspended&amp;gt;0&amp;lt;/Suspended&amp;gt;&amp;lt;/ENInstantFormat&amp;gt;&quot;/&gt;&lt;w:docVar w:name=&quot;EN.Layout&quot; w:val=&quot;&amp;lt;ENLayout&amp;gt;&amp;lt;Style&amp;gt;Harvard&amp;lt;/Style&amp;gt;&amp;lt;LeftDelim&amp;gt;{&amp;lt;/LeftDelim&amp;gt;&amp;lt;RightDelim&amp;gt;}&amp;lt;/RightDelim&amp;gt;&amp;lt;FontName&amp;gt;Calibri&amp;lt;/FontName&amp;gt;&amp;lt;FontSize&amp;gt;10&amp;lt;/FontSize&amp;gt;&amp;lt;ReflistTitle&amp;gt;&amp;lt;/ReflistTitle&amp;gt;&amp;lt;StartingRefnum&amp;gt;1&amp;lt;/StartingRefnum&amp;gt;&amp;lt;FirstLineIndent&amp;gt;0&amp;lt;/FirstLineIndent&amp;gt;&amp;lt;HangingIndent&amp;gt;720&amp;lt;/HangingIndent&amp;gt;&amp;lt;LineSpacing&amp;gt;0&amp;lt;/LineSpacing&amp;gt;&amp;lt;SpaceAfter&amp;gt;0&amp;lt;/SpaceAfter&amp;gt;&amp;lt;HyperlinksEnabled&amp;gt;0&amp;lt;/HyperlinksEnabled&amp;gt;&amp;lt;HyperlinksVisible&amp;gt;0&amp;lt;/HyperlinksVisible&amp;gt;&amp;lt;EnableBibliographyCategories&amp;gt;0&amp;lt;/EnableBibliographyCategories&amp;gt;&amp;lt;/ENLayout&amp;gt;&quot;/&gt;&lt;w:docVar w:name=&quot;EN.Libraries&quot; w:val=&quot;&amp;lt;Libraries&amp;gt;&amp;lt;item db-id=&amp;quot;e2r9ptreq9dd9qe9rd7pxtxka5a52pxeaf2d&amp;quot;&amp;gt;My EndNote Library&amp;lt;record-ids&amp;gt;&amp;lt;item&amp;gt;8&amp;lt;/item&amp;gt;&amp;lt;/record-ids&amp;gt;&amp;lt;/item&amp;gt;&amp;lt;/Libraries&amp;gt;&quot;/&gt;&lt;/w:docVars&gt;&lt;wsp:rsids&gt;&lt;wsp:rsidRoot wsp:val=&quot;00DA5166&quot;/&gt;&lt;wsp:rsid wsp:val=&quot;00005505&quot;/&gt;&lt;wsp:rsid wsp:val=&quot;000227B3&quot;/&gt;&lt;wsp:rsid wsp:val=&quot;0003340F&quot;/&gt;&lt;wsp:rsid wsp:val=&quot;0003731C&quot;/&gt;&lt;wsp:rsid wsp:val=&quot;000451D3&quot;/&gt;&lt;wsp:rsid wsp:val=&quot;00053B14&quot;/&gt;&lt;wsp:rsid wsp:val=&quot;000550BB&quot;/&gt;&lt;wsp:rsid wsp:val=&quot;00090CB4&quot;/&gt;&lt;wsp:rsid wsp:val=&quot;00092D6B&quot;/&gt;&lt;wsp:rsid wsp:val=&quot;000A5862&quot;/&gt;&lt;wsp:rsid wsp:val=&quot;000B1746&quot;/&gt;&lt;wsp:rsid wsp:val=&quot;000B229F&quot;/&gt;&lt;wsp:rsid wsp:val=&quot;000B4A45&quot;/&gt;&lt;wsp:rsid wsp:val=&quot;000C5976&quot;/&gt;&lt;wsp:rsid wsp:val=&quot;000F2675&quot;/&gt;&lt;wsp:rsid wsp:val=&quot;000F6414&quot;/&gt;&lt;wsp:rsid wsp:val=&quot;00105003&quot;/&gt;&lt;wsp:rsid wsp:val=&quot;001148D8&quot;/&gt;&lt;wsp:rsid wsp:val=&quot;00115736&quot;/&gt;&lt;wsp:rsid wsp:val=&quot;00123DDA&quot;/&gt;&lt;wsp:rsid wsp:val=&quot;00141616&quot;/&gt;&lt;wsp:rsid wsp:val=&quot;00171FB3&quot;/&gt;&lt;wsp:rsid wsp:val=&quot;00172E7F&quot;/&gt;&lt;wsp:rsid wsp:val=&quot;001773B2&quot;/&gt;&lt;wsp:rsid wsp:val=&quot;00181996&quot;/&gt;&lt;wsp:rsid wsp:val=&quot;00196565&quot;/&gt;&lt;wsp:rsid wsp:val=&quot;001A25D9&quot;/&gt;&lt;wsp:rsid wsp:val=&quot;001A5047&quot;/&gt;&lt;wsp:rsid wsp:val=&quot;001A68D8&quot;/&gt;&lt;wsp:rsid wsp:val=&quot;001B14CC&quot;/&gt;&lt;wsp:rsid wsp:val=&quot;001C181F&quot;/&gt;&lt;wsp:rsid wsp:val=&quot;001E367C&quot;/&gt;&lt;wsp:rsid wsp:val=&quot;001F1B56&quot;/&gt;&lt;wsp:rsid wsp:val=&quot;001F3167&quot;/&gt;&lt;wsp:rsid wsp:val=&quot;001F6DB1&quot;/&gt;&lt;wsp:rsid wsp:val=&quot;002054E1&quot;/&gt;&lt;wsp:rsid wsp:val=&quot;00227460&quot;/&gt;&lt;wsp:rsid wsp:val=&quot;0029748A&quot;/&gt;&lt;wsp:rsid wsp:val=&quot;002A76A6&quot;/&gt;&lt;wsp:rsid wsp:val=&quot;002B50A1&quot;/&gt;&lt;wsp:rsid wsp:val=&quot;002C2417&quot;/&gt;&lt;wsp:rsid wsp:val=&quot;002C2744&quot;/&gt;&lt;wsp:rsid wsp:val=&quot;002D5B99&quot;/&gt;&lt;wsp:rsid wsp:val=&quot;002F6CDF&quot;/&gt;&lt;wsp:rsid wsp:val=&quot;00302020&quot;/&gt;&lt;wsp:rsid wsp:val=&quot;00311977&quot;/&gt;&lt;wsp:rsid wsp:val=&quot;00314F9F&quot;/&gt;&lt;wsp:rsid wsp:val=&quot;00316B56&quot;/&gt;&lt;wsp:rsid wsp:val=&quot;00336F7A&quot;/&gt;&lt;wsp:rsid wsp:val=&quot;00347744&quot;/&gt;&lt;wsp:rsid wsp:val=&quot;003512AF&quot;/&gt;&lt;wsp:rsid wsp:val=&quot;0035186C&quot;/&gt;&lt;wsp:rsid wsp:val=&quot;00356F3E&quot;/&gt;&lt;wsp:rsid wsp:val=&quot;00365049&quot;/&gt;&lt;wsp:rsid wsp:val=&quot;00396FBA&quot;/&gt;&lt;wsp:rsid wsp:val=&quot;003B49FF&quot;/&gt;&lt;wsp:rsid wsp:val=&quot;003B6E77&quot;/&gt;&lt;wsp:rsid wsp:val=&quot;003C1C91&quot;/&gt;&lt;wsp:rsid wsp:val=&quot;003D02F6&quot;/&gt;&lt;wsp:rsid wsp:val=&quot;003D470F&quot;/&gt;&lt;wsp:rsid wsp:val=&quot;003E0108&quot;/&gt;&lt;wsp:rsid wsp:val=&quot;003E624C&quot;/&gt;&lt;wsp:rsid wsp:val=&quot;003F2478&quot;/&gt;&lt;wsp:rsid wsp:val=&quot;00435A7F&quot;/&gt;&lt;wsp:rsid wsp:val=&quot;004366BB&quot;/&gt;&lt;wsp:rsid wsp:val=&quot;004406EE&quot;/&gt;&lt;wsp:rsid wsp:val=&quot;004441B7&quot;/&gt;&lt;wsp:rsid wsp:val=&quot;004975FF&quot;/&gt;&lt;wsp:rsid wsp:val=&quot;004A143E&quot;/&gt;&lt;wsp:rsid wsp:val=&quot;004B7075&quot;/&gt;&lt;wsp:rsid wsp:val=&quot;004E5CCC&quot;/&gt;&lt;wsp:rsid wsp:val=&quot;004F2AD9&quot;/&gt;&lt;wsp:rsid wsp:val=&quot;004F7B65&quot;/&gt;&lt;wsp:rsid wsp:val=&quot;00505A15&quot;/&gt;&lt;wsp:rsid wsp:val=&quot;005149A1&quot;/&gt;&lt;wsp:rsid wsp:val=&quot;005160CE&quot;/&gt;&lt;wsp:rsid wsp:val=&quot;00516A61&quot;/&gt;&lt;wsp:rsid wsp:val=&quot;00530916&quot;/&gt;&lt;wsp:rsid wsp:val=&quot;00530BE4&quot;/&gt;&lt;wsp:rsid wsp:val=&quot;00532C97&quot;/&gt;&lt;wsp:rsid wsp:val=&quot;00532CC7&quot;/&gt;&lt;wsp:rsid wsp:val=&quot;0054034E&quot;/&gt;&lt;wsp:rsid wsp:val=&quot;005428CD&quot;/&gt;&lt;wsp:rsid wsp:val=&quot;0055182B&quot;/&gt;&lt;wsp:rsid wsp:val=&quot;00556CA7&quot;/&gt;&lt;wsp:rsid wsp:val=&quot;00556E0F&quot;/&gt;&lt;wsp:rsid wsp:val=&quot;00575DE0&quot;/&gt;&lt;wsp:rsid wsp:val=&quot;0059201D&quot;/&gt;&lt;wsp:rsid wsp:val=&quot;005A313A&quot;/&gt;&lt;wsp:rsid wsp:val=&quot;005A597D&quot;/&gt;&lt;wsp:rsid wsp:val=&quot;005A67B6&quot;/&gt;&lt;wsp:rsid wsp:val=&quot;005D2014&quot;/&gt;&lt;wsp:rsid wsp:val=&quot;005F0EA5&quot;/&gt;&lt;wsp:rsid wsp:val=&quot;005F2D46&quot;/&gt;&lt;wsp:rsid wsp:val=&quot;00603197&quot;/&gt;&lt;wsp:rsid wsp:val=&quot;006218C2&quot;/&gt;&lt;wsp:rsid wsp:val=&quot;00632396&quot;/&gt;&lt;wsp:rsid wsp:val=&quot;0064623F&quot;/&gt;&lt;wsp:rsid wsp:val=&quot;00653AB6&quot;/&gt;&lt;wsp:rsid wsp:val=&quot;00663081&quot;/&gt;&lt;wsp:rsid wsp:val=&quot;006719A6&quot;/&gt;&lt;wsp:rsid wsp:val=&quot;00676BB3&quot;/&gt;&lt;wsp:rsid wsp:val=&quot;006808D3&quot;/&gt;&lt;wsp:rsid wsp:val=&quot;006876A5&quot;/&gt;&lt;wsp:rsid wsp:val=&quot;006940F1&quot;/&gt;&lt;wsp:rsid wsp:val=&quot;006A12A3&quot;/&gt;&lt;wsp:rsid wsp:val=&quot;006C0A58&quot;/&gt;&lt;wsp:rsid wsp:val=&quot;006D446C&quot;/&gt;&lt;wsp:rsid wsp:val=&quot;00706C54&quot;/&gt;&lt;wsp:rsid wsp:val=&quot;00711821&quot;/&gt;&lt;wsp:rsid wsp:val=&quot;00712D18&quot;/&gt;&lt;wsp:rsid wsp:val=&quot;0071417E&quot;/&gt;&lt;wsp:rsid wsp:val=&quot;007147EE&quot;/&gt;&lt;wsp:rsid wsp:val=&quot;00722899&quot;/&gt;&lt;wsp:rsid wsp:val=&quot;00723FE3&quot;/&gt;&lt;wsp:rsid wsp:val=&quot;0075047F&quot;/&gt;&lt;wsp:rsid wsp:val=&quot;007535F9&quot;/&gt;&lt;wsp:rsid wsp:val=&quot;007635DF&quot;/&gt;&lt;wsp:rsid wsp:val=&quot;0076558B&quot;/&gt;&lt;wsp:rsid wsp:val=&quot;00776501&quot;/&gt;&lt;wsp:rsid wsp:val=&quot;00781856&quot;/&gt;&lt;wsp:rsid wsp:val=&quot;00783D65&quot;/&gt;&lt;wsp:rsid wsp:val=&quot;0079061C&quot;/&gt;&lt;wsp:rsid wsp:val=&quot;00794B70&quot;/&gt;&lt;wsp:rsid wsp:val=&quot;00795312&quot;/&gt;&lt;wsp:rsid wsp:val=&quot;007975E5&quot;/&gt;&lt;wsp:rsid wsp:val=&quot;007C6702&quot;/&gt;&lt;wsp:rsid wsp:val=&quot;007E0E0F&quot;/&gt;&lt;wsp:rsid wsp:val=&quot;007E3CA3&quot;/&gt;&lt;wsp:rsid wsp:val=&quot;007E4E50&quot;/&gt;&lt;wsp:rsid wsp:val=&quot;007F21E4&quot;/&gt;&lt;wsp:rsid wsp:val=&quot;007F50EF&quot;/&gt;&lt;wsp:rsid wsp:val=&quot;0080096F&quot;/&gt;&lt;wsp:rsid wsp:val=&quot;008142EF&quot;/&gt;&lt;wsp:rsid wsp:val=&quot;00814AC4&quot;/&gt;&lt;wsp:rsid wsp:val=&quot;00820DDB&quot;/&gt;&lt;wsp:rsid wsp:val=&quot;00825FEE&quot;/&gt;&lt;wsp:rsid wsp:val=&quot;00832D46&quot;/&gt;&lt;wsp:rsid wsp:val=&quot;00833126&quot;/&gt;&lt;wsp:rsid wsp:val=&quot;00836E78&quot;/&gt;&lt;wsp:rsid wsp:val=&quot;00850C7F&quot;/&gt;&lt;wsp:rsid wsp:val=&quot;00853956&quot;/&gt;&lt;wsp:rsid wsp:val=&quot;00867D5E&quot;/&gt;&lt;wsp:rsid wsp:val=&quot;00867E12&quot;/&gt;&lt;wsp:rsid wsp:val=&quot;00867E62&quot;/&gt;&lt;wsp:rsid wsp:val=&quot;008877BD&quot;/&gt;&lt;wsp:rsid wsp:val=&quot;0089343E&quot;/&gt;&lt;wsp:rsid wsp:val=&quot;008B0777&quot;/&gt;&lt;wsp:rsid wsp:val=&quot;008D0B0C&quot;/&gt;&lt;wsp:rsid wsp:val=&quot;008D185B&quot;/&gt;&lt;wsp:rsid wsp:val=&quot;008D1AE6&quot;/&gt;&lt;wsp:rsid wsp:val=&quot;008D415F&quot;/&gt;&lt;wsp:rsid wsp:val=&quot;008D57BF&quot;/&gt;&lt;wsp:rsid wsp:val=&quot;008E32E9&quot;/&gt;&lt;wsp:rsid wsp:val=&quot;008F2EBE&quot;/&gt;&lt;wsp:rsid wsp:val=&quot;008F5649&quot;/&gt;&lt;wsp:rsid wsp:val=&quot;00902CBA&quot;/&gt;&lt;wsp:rsid wsp:val=&quot;009036C6&quot;/&gt;&lt;wsp:rsid wsp:val=&quot;00910912&quot;/&gt;&lt;wsp:rsid wsp:val=&quot;00911F6C&quot;/&gt;&lt;wsp:rsid wsp:val=&quot;00914079&quot;/&gt;&lt;wsp:rsid wsp:val=&quot;0091488F&quot;/&gt;&lt;wsp:rsid wsp:val=&quot;00921961&quot;/&gt;&lt;wsp:rsid wsp:val=&quot;00933D2B&quot;/&gt;&lt;wsp:rsid wsp:val=&quot;009500A9&quot;/&gt;&lt;wsp:rsid wsp:val=&quot;00951384&quot;/&gt;&lt;wsp:rsid wsp:val=&quot;009517E4&quot;/&gt;&lt;wsp:rsid wsp:val=&quot;0095234C&quot;/&gt;&lt;wsp:rsid wsp:val=&quot;0096286B&quot;/&gt;&lt;wsp:rsid wsp:val=&quot;00966BE3&quot;/&gt;&lt;wsp:rsid wsp:val=&quot;00966D51&quot;/&gt;&lt;wsp:rsid wsp:val=&quot;00971790&quot;/&gt;&lt;wsp:rsid wsp:val=&quot;00973272&quot;/&gt;&lt;wsp:rsid wsp:val=&quot;00981365&quot;/&gt;&lt;wsp:rsid wsp:val=&quot;00984BA0&quot;/&gt;&lt;wsp:rsid wsp:val=&quot;009F5CBE&quot;/&gt;&lt;wsp:rsid wsp:val=&quot;00A00CD5&quot;/&gt;&lt;wsp:rsid wsp:val=&quot;00A235CC&quot;/&gt;&lt;wsp:rsid wsp:val=&quot;00A256EA&quot;/&gt;&lt;wsp:rsid wsp:val=&quot;00A26C5B&quot;/&gt;&lt;wsp:rsid wsp:val=&quot;00A375F9&quot;/&gt;&lt;wsp:rsid wsp:val=&quot;00A449EC&quot;/&gt;&lt;wsp:rsid wsp:val=&quot;00A601C7&quot;/&gt;&lt;wsp:rsid wsp:val=&quot;00A62CBF&quot;/&gt;&lt;wsp:rsid wsp:val=&quot;00A67CD2&quot;/&gt;&lt;wsp:rsid wsp:val=&quot;00A7797C&quot;/&gt;&lt;wsp:rsid wsp:val=&quot;00A837CE&quot;/&gt;&lt;wsp:rsid wsp:val=&quot;00A83DD5&quot;/&gt;&lt;wsp:rsid wsp:val=&quot;00A9213A&quot;/&gt;&lt;wsp:rsid wsp:val=&quot;00AA0E70&quot;/&gt;&lt;wsp:rsid wsp:val=&quot;00AA3E35&quot;/&gt;&lt;wsp:rsid wsp:val=&quot;00AB0186&quot;/&gt;&lt;wsp:rsid wsp:val=&quot;00AB031E&quot;/&gt;&lt;wsp:rsid wsp:val=&quot;00AD4543&quot;/&gt;&lt;wsp:rsid wsp:val=&quot;00AD654A&quot;/&gt;&lt;wsp:rsid wsp:val=&quot;00AE4E50&quot;/&gt;&lt;wsp:rsid wsp:val=&quot;00AE77AE&quot;/&gt;&lt;wsp:rsid wsp:val=&quot;00B3235B&quot;/&gt;&lt;wsp:rsid wsp:val=&quot;00B70236&quot;/&gt;&lt;wsp:rsid wsp:val=&quot;00B96204&quot;/&gt;&lt;wsp:rsid wsp:val=&quot;00BA1A0F&quot;/&gt;&lt;wsp:rsid wsp:val=&quot;00BA2F7B&quot;/&gt;&lt;wsp:rsid wsp:val=&quot;00BD0E8A&quot;/&gt;&lt;wsp:rsid wsp:val=&quot;00BE146E&quot;/&gt;&lt;wsp:rsid wsp:val=&quot;00BF43CE&quot;/&gt;&lt;wsp:rsid wsp:val=&quot;00C063F1&quot;/&gt;&lt;wsp:rsid wsp:val=&quot;00C137A5&quot;/&gt;&lt;wsp:rsid wsp:val=&quot;00C2282F&quot;/&gt;&lt;wsp:rsid wsp:val=&quot;00C3306F&quot;/&gt;&lt;wsp:rsid wsp:val=&quot;00C3350E&quot;/&gt;&lt;wsp:rsid wsp:val=&quot;00C42F3B&quot;/&gt;&lt;wsp:rsid wsp:val=&quot;00C50AD1&quot;/&gt;&lt;wsp:rsid wsp:val=&quot;00C50F22&quot;/&gt;&lt;wsp:rsid wsp:val=&quot;00C60B7C&quot;/&gt;&lt;wsp:rsid wsp:val=&quot;00C623BC&quot;/&gt;&lt;wsp:rsid wsp:val=&quot;00C64E67&quot;/&gt;&lt;wsp:rsid wsp:val=&quot;00C71D83&quot;/&gt;&lt;wsp:rsid wsp:val=&quot;00C73871&quot;/&gt;&lt;wsp:rsid wsp:val=&quot;00CA1ACC&quot;/&gt;&lt;wsp:rsid wsp:val=&quot;00CC7C22&quot;/&gt;&lt;wsp:rsid wsp:val=&quot;00CD1FFE&quot;/&gt;&lt;wsp:rsid wsp:val=&quot;00CF041F&quot;/&gt;&lt;wsp:rsid wsp:val=&quot;00CF6B0C&quot;/&gt;&lt;wsp:rsid wsp:val=&quot;00CF7BB6&quot;/&gt;&lt;wsp:rsid wsp:val=&quot;00D27353&quot;/&gt;&lt;wsp:rsid wsp:val=&quot;00D33BDE&quot;/&gt;&lt;wsp:rsid wsp:val=&quot;00D377E8&quot;/&gt;&lt;wsp:rsid wsp:val=&quot;00D423C4&quot;/&gt;&lt;wsp:rsid wsp:val=&quot;00D65A06&quot;/&gt;&lt;wsp:rsid wsp:val=&quot;00D70553&quot;/&gt;&lt;wsp:rsid wsp:val=&quot;00D71FAA&quot;/&gt;&lt;wsp:rsid wsp:val=&quot;00D8400A&quot;/&gt;&lt;wsp:rsid wsp:val=&quot;00DA3960&quot;/&gt;&lt;wsp:rsid wsp:val=&quot;00DA5166&quot;/&gt;&lt;wsp:rsid wsp:val=&quot;00DB174D&quot;/&gt;&lt;wsp:rsid wsp:val=&quot;00DE0B9C&quot;/&gt;&lt;wsp:rsid wsp:val=&quot;00DE34D2&quot;/&gt;&lt;wsp:rsid wsp:val=&quot;00E02532&quot;/&gt;&lt;wsp:rsid wsp:val=&quot;00E0390B&quot;/&gt;&lt;wsp:rsid wsp:val=&quot;00E07ED2&quot;/&gt;&lt;wsp:rsid wsp:val=&quot;00E23557&quot;/&gt;&lt;wsp:rsid wsp:val=&quot;00E2483D&quot;/&gt;&lt;wsp:rsid wsp:val=&quot;00E30FA0&quot;/&gt;&lt;wsp:rsid wsp:val=&quot;00E501A1&quot;/&gt;&lt;wsp:rsid wsp:val=&quot;00E52050&quot;/&gt;&lt;wsp:rsid wsp:val=&quot;00E53C15&quot;/&gt;&lt;wsp:rsid wsp:val=&quot;00E6645B&quot;/&gt;&lt;wsp:rsid wsp:val=&quot;00E70ABF&quot;/&gt;&lt;wsp:rsid wsp:val=&quot;00ED28FB&quot;/&gt;&lt;wsp:rsid wsp:val=&quot;00EE013C&quot;/&gt;&lt;wsp:rsid wsp:val=&quot;00EE6EF8&quot;/&gt;&lt;wsp:rsid wsp:val=&quot;00F042F6&quot;/&gt;&lt;wsp:rsid wsp:val=&quot;00F06C34&quot;/&gt;&lt;wsp:rsid wsp:val=&quot;00F079B7&quot;/&gt;&lt;wsp:rsid wsp:val=&quot;00F22A37&quot;/&gt;&lt;wsp:rsid wsp:val=&quot;00F30C9E&quot;/&gt;&lt;wsp:rsid wsp:val=&quot;00F4343B&quot;/&gt;&lt;wsp:rsid wsp:val=&quot;00F47DF1&quot;/&gt;&lt;wsp:rsid wsp:val=&quot;00F8341C&quot;/&gt;&lt;wsp:rsid wsp:val=&quot;00F8469B&quot;/&gt;&lt;wsp:rsid wsp:val=&quot;00F95D64&quot;/&gt;&lt;wsp:rsid wsp:val=&quot;00FA44A4&quot;/&gt;&lt;wsp:rsid wsp:val=&quot;00FC07BA&quot;/&gt;&lt;wsp:rsid wsp:val=&quot;00FC1B48&quot;/&gt;&lt;wsp:rsid wsp:val=&quot;00FC1DF2&quot;/&gt;&lt;wsp:rsid wsp:val=&quot;00FC4B1E&quot;/&gt;&lt;wsp:rsid wsp:val=&quot;00FC65D5&quot;/&gt;&lt;wsp:rsid wsp:val=&quot;00FD00F1&quot;/&gt;&lt;wsp:rsid wsp:val=&quot;00FE6FC6&quot;/&gt;&lt;wsp:rsid wsp:val=&quot;00FF4EE4&quot;/&gt;&lt;wsp:rsid wsp:val=&quot;00FF6B2E&quot;/&gt;&lt;/wsp:rsids&gt;&lt;/w:docPr&gt;&lt;w:body&gt;&lt;wx:sect&gt;&lt;w:p wsp:rsidR=&quot;00000000&quot; wsp:rsidRDefault=&quot;00AA0E70&quot; wsp:rsidP=&quot;00AA0E70&quot;&gt;&lt;m:oMathPara&gt;&lt;m:oMath&gt;&lt;m:d&gt;&lt;m:dPr&gt;&lt;m:begChr m:val=&quot;|&quot;/&gt;&lt;m:endChr m:val=&quot;|&quot;/&gt;&lt;m:ctrlPr&gt;&lt;w:rPr&gt;&lt;w:rFonts w:ascii=&quot;Cambria Math&quot; w:fareast=&quot;??????&quot; w:h-ansi=&quot;Cambria Math&quot; w:cs=&quot;Times w:p ws wsNew Roman&quot;/&gt;&lt;wx:font wx:val=&quot;Cambria Math&quot;/&gt;&lt;w:i/&gt;&lt;w:sz w:val=&quot;24&quot;/&gt;&lt;w:lang w:val=&quot;EN-US&quot; w:fareast=&quot;ZH-TW&quot;/&gt;&lt;/w:rPr&gt;&lt;/m:ctrlPr&gt;&lt;/m:dPr&gt;&lt;m:e&gt;&lt;m:r&gt;&lt;w:rPr&gt;&lt;w:rFonts w:ascii=&quot;Cambria Math&quot; w:fareast=&quot;??????&quot; w:h-ansi=&quot;Cambria Math&quot;/&gt;&lt;wx:font wx:val=&quot;Ca wsw:p wsmbria Math&quot;/&gt;&lt;w:i/&gt;&lt;/w:rPr&gt;&lt;m:t&gt;A??&lt;/m:t&gt;&lt;/m:r&gt;&lt;/m:e&gt;&lt;/m:d&gt;&lt;/m:oMath&gt;&lt;/m:oMathPara&gt;&lt;/w:p&gt;&lt;w:sectPr wsp:rsidR=&quot;00000000&quot;&gt;&lt;w:pgSz w:w=&quot;12240&quot; w:h=&quot;15840&quot;/&gt;&lt;w:pgMar w:top=&quot;1440&quot; w:right=&quot;1800&quot; w:bottom=&quot;1440&quot; w:left=&quot;1800&quot; w:header=&quot;720&quot; w:footer=&quot;720s&quot; w:gwsutter=&quot;0&quot;/&gt;&lt;w:cols w:space=&quot;720&quot;/&gt;&lt;/w:sectPr&gt;&lt;/wx:sect&gt;&lt;/w:body&gt;&lt;/w:wordDocument&gt;">
            <v:imagedata r:id="rId20" o:title="" chromakey="white"/>
          </v:shape>
        </w:pict>
      </w:r>
      <w:r w:rsidR="008877BD" w:rsidRPr="00B76F0E">
        <w:rPr>
          <w:rFonts w:ascii="Cambria Math" w:eastAsia="PMingLiU" w:hAnsi="Cambria Math"/>
          <w:lang w:val="en-US" w:eastAsia="zh-TW"/>
        </w:rPr>
        <w:instrText xml:space="preserve"> </w:instrText>
      </w:r>
      <w:r w:rsidR="00157E02" w:rsidRPr="00B76F0E">
        <w:rPr>
          <w:rFonts w:ascii="Cambria Math" w:eastAsia="PMingLiU" w:hAnsi="Cambria Math"/>
          <w:lang w:val="en-US" w:eastAsia="zh-TW"/>
        </w:rPr>
        <w:fldChar w:fldCharType="separate"/>
      </w:r>
      <w:r w:rsidR="0009400D">
        <w:rPr>
          <w:position w:val="-6"/>
        </w:rPr>
        <w:pict>
          <v:shape id="_x0000_i1036" type="#_x0000_t75" style="width:33.75pt;height:15.75pt" equationxml="&lt;?xml version=&quot;1.0&quot; encoding=&quot;UTF-8&quot; standalone=&quot;yes&quot;?&gt;&#10;&lt;?mso-application progid=&quot;Word.Document&quot;?&gt;&#10;&lt;w:wordDocument xmlns:aml=&quot;http://schemas.microsoft.com/aml/2001/core&quot; xmlns:wpc=&quot;http://schemas.microsoft.com/office/word/2010/wordprocessingCanvas&quot; xmlns:cx=&quot;http://schemas.microsoft.com/office/drawing/2014/chartex&quot; xmlns:cx1=&quot;http://schemas.microsoft.com/office/drawing/2015/9/8/chartex&quot; xmlns:cx2=&quot;http://schemas.microsoft.com/office/drawing/2015/10/21/chartex&quot; xmlns:cx3=&quot;http://schemas.microsoft.com/office/drawing/2016/5/9/chartex&quot; xmlns:cx4=&quot;http://schemas.microsoft.com/office/drawing/2016/5/10/chartex&quot; xmlns:cx5=&quot;http://schemas.microsoft.com/office/drawing/2016/5/11/chartex&quot; xmlns:cx6=&quot;http://schemas.microsoft.com/office/drawing/2016/5/12/chartex&quot; xmlns:cx7=&quot;http://schemas.microsoft.com/office/drawing/2016/5/13/chartex&quot; xmlns:cx8=&quot;http://schemas.microsoft.com/office/drawing/2016/5/14/chartex&quot; xmlns:dt=&quot;uuid:C2F41010-65B3-11d1-A29F-00AA00C14882&quot; xmlns:mc=&quot;http://schemas.openxmlformats.org/markup-compatibility/2006&quot; xmlns:aink=&quot;http://schemas.microsoft.com/office/drawing/2016/ink&quot; xmlns:am3d=&quot;http://schemas.microsoft.com/office/drawing/2017/model3d&quot; xmlns:o=&quot;urn:schemas-microsoft-com:office:office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ne=&quot;http://schemas.microsoft.com/office/word/2006/wordml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6&lt;/o:Version&gt;&lt;/o:DocumentProperties&gt;&lt;w:docPr&gt;&lt;w:view w:val=&quot;print&quot;/&gt;&lt;w:zoom w:percent=&quot;100&quot;/&gt;&lt;w:doNotEmbedSystemFonts/&gt;&lt;w:bordersDontSurroundHeader/&gt;&lt;w:bordersDontSurroundFooter/&gt;&lt;w:defaultTabStop w:val=&quot;420&quot;/&gt;&lt;w:drawingGridVerticalSpacing w:val=&quot;156&quot;/&gt;&lt;w:displayHorizontalDrawingGridEvery w:val=&quot;0&quot;/&gt;&lt;w:displayVerticalDrawingGridEvery w:val=&quot;2&quot;/&gt;&lt;w:punctuationKerning/&gt;&lt;w:characterSpacingControl w:val=&quot;CompressPunctuation&quot;/&gt;&lt;w:optimizeForBrowser/&gt;&lt;w:relyOnVML/&gt;&lt;w:allowPNG/&gt;&lt;w:validateAgainstSchema/&gt;&lt;w:saveInvalidXML w:val=&quot;off&quot;/&gt;&lt;w:ignoreMixedContent w:val=&quot;off&quot;/&gt;&lt;w:alwaysShowPlaceholderText w:val=&quot;off&quot;/&gt;&lt;w:compat&gt;&lt;w:spaceForUL/&gt;&lt;w:balanceSingleByteDoubleByteWidth/&gt;&lt;w:doNotLeaveBackslashAlone/&gt;&lt;w:ulTrailSpace/&gt;&lt;w:doNotExpandShiftReturn/&gt;&lt;w:adjustLineHeightInTable/&gt;&lt;w:breakWrappedTables/&gt;&lt;w:snapToGridInCell/&gt;&lt;w:wrapTextWithPunct/&gt;&lt;w:useAsianBreakRules/&gt;&lt;w:dontGrowAutofit/&gt;&lt;w:useFELayout/&gt;&lt;/w:compat&gt;&lt;w:docVars&gt;&lt;w:docVar w:name=&quot;EN.InstantFormat&quot; w:val=&quot;&amp;lt;ENInstantFormat&amp;gt;&amp;lt;Enabled&amp;gt;1&amp;lt;/Enabled&amp;gt;&amp;lt;ScanUnformatted&amp;gt;1&amp;lt;/ScanUnformatted&amp;gt;&amp;lt;ScanChanges&amp;gt;1&amp;lt;/ScanChanges&amp;gt;&amp;lt;Suspended&amp;gt;0&amp;lt;/Suspended&amp;gt;&amp;lt;/ENInstantFormat&amp;gt;&quot;/&gt;&lt;w:docVar w:name=&quot;EN.Layout&quot; w:val=&quot;&amp;lt;ENLayout&amp;gt;&amp;lt;Style&amp;gt;Harvard&amp;lt;/Style&amp;gt;&amp;lt;LeftDelim&amp;gt;{&amp;lt;/LeftDelim&amp;gt;&amp;lt;RightDelim&amp;gt;}&amp;lt;/RightDelim&amp;gt;&amp;lt;FontName&amp;gt;Calibri&amp;lt;/FontName&amp;gt;&amp;lt;FontSize&amp;gt;10&amp;lt;/FontSize&amp;gt;&amp;lt;ReflistTitle&amp;gt;&amp;lt;/ReflistTitle&amp;gt;&amp;lt;StartingRefnum&amp;gt;1&amp;lt;/StartingRefnum&amp;gt;&amp;lt;FirstLineIndent&amp;gt;0&amp;lt;/FirstLineIndent&amp;gt;&amp;lt;HangingIndent&amp;gt;720&amp;lt;/HangingIndent&amp;gt;&amp;lt;LineSpacing&amp;gt;0&amp;lt;/LineSpacing&amp;gt;&amp;lt;SpaceAfter&amp;gt;0&amp;lt;/SpaceAfter&amp;gt;&amp;lt;HyperlinksEnabled&amp;gt;0&amp;lt;/HyperlinksEnabled&amp;gt;&amp;lt;HyperlinksVisible&amp;gt;0&amp;lt;/HyperlinksVisible&amp;gt;&amp;lt;EnableBibliographyCategories&amp;gt;0&amp;lt;/EnableBibliographyCategories&amp;gt;&amp;lt;/ENLayout&amp;gt;&quot;/&gt;&lt;w:docVar w:name=&quot;EN.Libraries&quot; w:val=&quot;&amp;lt;Libraries&amp;gt;&amp;lt;item db-id=&amp;quot;e2r9ptreq9dd9qe9rd7pxtxka5a52pxeaf2d&amp;quot;&amp;gt;My EndNote Library&amp;lt;record-ids&amp;gt;&amp;lt;item&amp;gt;8&amp;lt;/item&amp;gt;&amp;lt;/record-ids&amp;gt;&amp;lt;/item&amp;gt;&amp;lt;/Libraries&amp;gt;&quot;/&gt;&lt;/w:docVars&gt;&lt;wsp:rsids&gt;&lt;wsp:rsidRoot wsp:val=&quot;00DA5166&quot;/&gt;&lt;wsp:rsid wsp:val=&quot;00005505&quot;/&gt;&lt;wsp:rsid wsp:val=&quot;000227B3&quot;/&gt;&lt;wsp:rsid wsp:val=&quot;0003340F&quot;/&gt;&lt;wsp:rsid wsp:val=&quot;0003731C&quot;/&gt;&lt;wsp:rsid wsp:val=&quot;000451D3&quot;/&gt;&lt;wsp:rsid wsp:val=&quot;00053B14&quot;/&gt;&lt;wsp:rsid wsp:val=&quot;000550BB&quot;/&gt;&lt;wsp:rsid wsp:val=&quot;00090CB4&quot;/&gt;&lt;wsp:rsid wsp:val=&quot;00092D6B&quot;/&gt;&lt;wsp:rsid wsp:val=&quot;000A5862&quot;/&gt;&lt;wsp:rsid wsp:val=&quot;000B1746&quot;/&gt;&lt;wsp:rsid wsp:val=&quot;000B229F&quot;/&gt;&lt;wsp:rsid wsp:val=&quot;000B4A45&quot;/&gt;&lt;wsp:rsid wsp:val=&quot;000C5976&quot;/&gt;&lt;wsp:rsid wsp:val=&quot;000F2675&quot;/&gt;&lt;wsp:rsid wsp:val=&quot;000F6414&quot;/&gt;&lt;wsp:rsid wsp:val=&quot;00105003&quot;/&gt;&lt;wsp:rsid wsp:val=&quot;001148D8&quot;/&gt;&lt;wsp:rsid wsp:val=&quot;00115736&quot;/&gt;&lt;wsp:rsid wsp:val=&quot;00123DDA&quot;/&gt;&lt;wsp:rsid wsp:val=&quot;00141616&quot;/&gt;&lt;wsp:rsid wsp:val=&quot;00171FB3&quot;/&gt;&lt;wsp:rsid wsp:val=&quot;00172E7F&quot;/&gt;&lt;wsp:rsid wsp:val=&quot;001773B2&quot;/&gt;&lt;wsp:rsid wsp:val=&quot;00181996&quot;/&gt;&lt;wsp:rsid wsp:val=&quot;00196565&quot;/&gt;&lt;wsp:rsid wsp:val=&quot;001A25D9&quot;/&gt;&lt;wsp:rsid wsp:val=&quot;001A5047&quot;/&gt;&lt;wsp:rsid wsp:val=&quot;001A68D8&quot;/&gt;&lt;wsp:rsid wsp:val=&quot;001B14CC&quot;/&gt;&lt;wsp:rsid wsp:val=&quot;001C181F&quot;/&gt;&lt;wsp:rsid wsp:val=&quot;001E367C&quot;/&gt;&lt;wsp:rsid wsp:val=&quot;001F1B56&quot;/&gt;&lt;wsp:rsid wsp:val=&quot;001F3167&quot;/&gt;&lt;wsp:rsid wsp:val=&quot;001F6DB1&quot;/&gt;&lt;wsp:rsid wsp:val=&quot;002054E1&quot;/&gt;&lt;wsp:rsid wsp:val=&quot;00227460&quot;/&gt;&lt;wsp:rsid wsp:val=&quot;0029748A&quot;/&gt;&lt;wsp:rsid wsp:val=&quot;002A76A6&quot;/&gt;&lt;wsp:rsid wsp:val=&quot;002B50A1&quot;/&gt;&lt;wsp:rsid wsp:val=&quot;002C2417&quot;/&gt;&lt;wsp:rsid wsp:val=&quot;002C2744&quot;/&gt;&lt;wsp:rsid wsp:val=&quot;002D5B99&quot;/&gt;&lt;wsp:rsid wsp:val=&quot;002F6CDF&quot;/&gt;&lt;wsp:rsid wsp:val=&quot;00302020&quot;/&gt;&lt;wsp:rsid wsp:val=&quot;00311977&quot;/&gt;&lt;wsp:rsid wsp:val=&quot;00314F9F&quot;/&gt;&lt;wsp:rsid wsp:val=&quot;00316B56&quot;/&gt;&lt;wsp:rsid wsp:val=&quot;00336F7A&quot;/&gt;&lt;wsp:rsid wsp:val=&quot;00347744&quot;/&gt;&lt;wsp:rsid wsp:val=&quot;003512AF&quot;/&gt;&lt;wsp:rsid wsp:val=&quot;0035186C&quot;/&gt;&lt;wsp:rsid wsp:val=&quot;00356F3E&quot;/&gt;&lt;wsp:rsid wsp:val=&quot;00365049&quot;/&gt;&lt;wsp:rsid wsp:val=&quot;00396FBA&quot;/&gt;&lt;wsp:rsid wsp:val=&quot;003B49FF&quot;/&gt;&lt;wsp:rsid wsp:val=&quot;003B6E77&quot;/&gt;&lt;wsp:rsid wsp:val=&quot;003C1C91&quot;/&gt;&lt;wsp:rsid wsp:val=&quot;003D02F6&quot;/&gt;&lt;wsp:rsid wsp:val=&quot;003D470F&quot;/&gt;&lt;wsp:rsid wsp:val=&quot;003E0108&quot;/&gt;&lt;wsp:rsid wsp:val=&quot;003E624C&quot;/&gt;&lt;wsp:rsid wsp:val=&quot;003F2478&quot;/&gt;&lt;wsp:rsid wsp:val=&quot;00435A7F&quot;/&gt;&lt;wsp:rsid wsp:val=&quot;004366BB&quot;/&gt;&lt;wsp:rsid wsp:val=&quot;004406EE&quot;/&gt;&lt;wsp:rsid wsp:val=&quot;004441B7&quot;/&gt;&lt;wsp:rsid wsp:val=&quot;004975FF&quot;/&gt;&lt;wsp:rsid wsp:val=&quot;004A143E&quot;/&gt;&lt;wsp:rsid wsp:val=&quot;004B7075&quot;/&gt;&lt;wsp:rsid wsp:val=&quot;004E5CCC&quot;/&gt;&lt;wsp:rsid wsp:val=&quot;004F2AD9&quot;/&gt;&lt;wsp:rsid wsp:val=&quot;004F7B65&quot;/&gt;&lt;wsp:rsid wsp:val=&quot;00505A15&quot;/&gt;&lt;wsp:rsid wsp:val=&quot;005149A1&quot;/&gt;&lt;wsp:rsid wsp:val=&quot;005160CE&quot;/&gt;&lt;wsp:rsid wsp:val=&quot;00516A61&quot;/&gt;&lt;wsp:rsid wsp:val=&quot;00530916&quot;/&gt;&lt;wsp:rsid wsp:val=&quot;00530BE4&quot;/&gt;&lt;wsp:rsid wsp:val=&quot;00532C97&quot;/&gt;&lt;wsp:rsid wsp:val=&quot;00532CC7&quot;/&gt;&lt;wsp:rsid wsp:val=&quot;0054034E&quot;/&gt;&lt;wsp:rsid wsp:val=&quot;005428CD&quot;/&gt;&lt;wsp:rsid wsp:val=&quot;0055182B&quot;/&gt;&lt;wsp:rsid wsp:val=&quot;00556CA7&quot;/&gt;&lt;wsp:rsid wsp:val=&quot;00556E0F&quot;/&gt;&lt;wsp:rsid wsp:val=&quot;00575DE0&quot;/&gt;&lt;wsp:rsid wsp:val=&quot;0059201D&quot;/&gt;&lt;wsp:rsid wsp:val=&quot;005A313A&quot;/&gt;&lt;wsp:rsid wsp:val=&quot;005A597D&quot;/&gt;&lt;wsp:rsid wsp:val=&quot;005A67B6&quot;/&gt;&lt;wsp:rsid wsp:val=&quot;005D2014&quot;/&gt;&lt;wsp:rsid wsp:val=&quot;005F0EA5&quot;/&gt;&lt;wsp:rsid wsp:val=&quot;005F2D46&quot;/&gt;&lt;wsp:rsid wsp:val=&quot;00603197&quot;/&gt;&lt;wsp:rsid wsp:val=&quot;006218C2&quot;/&gt;&lt;wsp:rsid wsp:val=&quot;00632396&quot;/&gt;&lt;wsp:rsid wsp:val=&quot;0064623F&quot;/&gt;&lt;wsp:rsid wsp:val=&quot;00653AB6&quot;/&gt;&lt;wsp:rsid wsp:val=&quot;00663081&quot;/&gt;&lt;wsp:rsid wsp:val=&quot;006719A6&quot;/&gt;&lt;wsp:rsid wsp:val=&quot;00676BB3&quot;/&gt;&lt;wsp:rsid wsp:val=&quot;006808D3&quot;/&gt;&lt;wsp:rsid wsp:val=&quot;006876A5&quot;/&gt;&lt;wsp:rsid wsp:val=&quot;006940F1&quot;/&gt;&lt;wsp:rsid wsp:val=&quot;006A12A3&quot;/&gt;&lt;wsp:rsid wsp:val=&quot;006C0A58&quot;/&gt;&lt;wsp:rsid wsp:val=&quot;006D446C&quot;/&gt;&lt;wsp:rsid wsp:val=&quot;00706C54&quot;/&gt;&lt;wsp:rsid wsp:val=&quot;00711821&quot;/&gt;&lt;wsp:rsid wsp:val=&quot;00712D18&quot;/&gt;&lt;wsp:rsid wsp:val=&quot;0071417E&quot;/&gt;&lt;wsp:rsid wsp:val=&quot;007147EE&quot;/&gt;&lt;wsp:rsid wsp:val=&quot;00722899&quot;/&gt;&lt;wsp:rsid wsp:val=&quot;00723FE3&quot;/&gt;&lt;wsp:rsid wsp:val=&quot;0075047F&quot;/&gt;&lt;wsp:rsid wsp:val=&quot;007535F9&quot;/&gt;&lt;wsp:rsid wsp:val=&quot;007635DF&quot;/&gt;&lt;wsp:rsid wsp:val=&quot;0076558B&quot;/&gt;&lt;wsp:rsid wsp:val=&quot;00776501&quot;/&gt;&lt;wsp:rsid wsp:val=&quot;00781856&quot;/&gt;&lt;wsp:rsid wsp:val=&quot;00783D65&quot;/&gt;&lt;wsp:rsid wsp:val=&quot;0079061C&quot;/&gt;&lt;wsp:rsid wsp:val=&quot;00794B70&quot;/&gt;&lt;wsp:rsid wsp:val=&quot;00795312&quot;/&gt;&lt;wsp:rsid wsp:val=&quot;007975E5&quot;/&gt;&lt;wsp:rsid wsp:val=&quot;007C6702&quot;/&gt;&lt;wsp:rsid wsp:val=&quot;007E0E0F&quot;/&gt;&lt;wsp:rsid wsp:val=&quot;007E3CA3&quot;/&gt;&lt;wsp:rsid wsp:val=&quot;007E4E50&quot;/&gt;&lt;wsp:rsid wsp:val=&quot;007F21E4&quot;/&gt;&lt;wsp:rsid wsp:val=&quot;007F50EF&quot;/&gt;&lt;wsp:rsid wsp:val=&quot;0080096F&quot;/&gt;&lt;wsp:rsid wsp:val=&quot;008142EF&quot;/&gt;&lt;wsp:rsid wsp:val=&quot;00814AC4&quot;/&gt;&lt;wsp:rsid wsp:val=&quot;00820DDB&quot;/&gt;&lt;wsp:rsid wsp:val=&quot;00825FEE&quot;/&gt;&lt;wsp:rsid wsp:val=&quot;00832D46&quot;/&gt;&lt;wsp:rsid wsp:val=&quot;00833126&quot;/&gt;&lt;wsp:rsid wsp:val=&quot;00836E78&quot;/&gt;&lt;wsp:rsid wsp:val=&quot;00850C7F&quot;/&gt;&lt;wsp:rsid wsp:val=&quot;00853956&quot;/&gt;&lt;wsp:rsid wsp:val=&quot;00867D5E&quot;/&gt;&lt;wsp:rsid wsp:val=&quot;00867E12&quot;/&gt;&lt;wsp:rsid wsp:val=&quot;00867E62&quot;/&gt;&lt;wsp:rsid wsp:val=&quot;008877BD&quot;/&gt;&lt;wsp:rsid wsp:val=&quot;0089343E&quot;/&gt;&lt;wsp:rsid wsp:val=&quot;008B0777&quot;/&gt;&lt;wsp:rsid wsp:val=&quot;008D0B0C&quot;/&gt;&lt;wsp:rsid wsp:val=&quot;008D185B&quot;/&gt;&lt;wsp:rsid wsp:val=&quot;008D1AE6&quot;/&gt;&lt;wsp:rsid wsp:val=&quot;008D415F&quot;/&gt;&lt;wsp:rsid wsp:val=&quot;008D57BF&quot;/&gt;&lt;wsp:rsid wsp:val=&quot;008E32E9&quot;/&gt;&lt;wsp:rsid wsp:val=&quot;008F2EBE&quot;/&gt;&lt;wsp:rsid wsp:val=&quot;008F5649&quot;/&gt;&lt;wsp:rsid wsp:val=&quot;00902CBA&quot;/&gt;&lt;wsp:rsid wsp:val=&quot;009036C6&quot;/&gt;&lt;wsp:rsid wsp:val=&quot;00910912&quot;/&gt;&lt;wsp:rsid wsp:val=&quot;00911F6C&quot;/&gt;&lt;wsp:rsid wsp:val=&quot;00914079&quot;/&gt;&lt;wsp:rsid wsp:val=&quot;0091488F&quot;/&gt;&lt;wsp:rsid wsp:val=&quot;00921961&quot;/&gt;&lt;wsp:rsid wsp:val=&quot;00933D2B&quot;/&gt;&lt;wsp:rsid wsp:val=&quot;009500A9&quot;/&gt;&lt;wsp:rsid wsp:val=&quot;00951384&quot;/&gt;&lt;wsp:rsid wsp:val=&quot;009517E4&quot;/&gt;&lt;wsp:rsid wsp:val=&quot;0095234C&quot;/&gt;&lt;wsp:rsid wsp:val=&quot;0096286B&quot;/&gt;&lt;wsp:rsid wsp:val=&quot;00966BE3&quot;/&gt;&lt;wsp:rsid wsp:val=&quot;00966D51&quot;/&gt;&lt;wsp:rsid wsp:val=&quot;00971790&quot;/&gt;&lt;wsp:rsid wsp:val=&quot;00973272&quot;/&gt;&lt;wsp:rsid wsp:val=&quot;00981365&quot;/&gt;&lt;wsp:rsid wsp:val=&quot;00984BA0&quot;/&gt;&lt;wsp:rsid wsp:val=&quot;009F5CBE&quot;/&gt;&lt;wsp:rsid wsp:val=&quot;00A00CD5&quot;/&gt;&lt;wsp:rsid wsp:val=&quot;00A235CC&quot;/&gt;&lt;wsp:rsid wsp:val=&quot;00A256EA&quot;/&gt;&lt;wsp:rsid wsp:val=&quot;00A26C5B&quot;/&gt;&lt;wsp:rsid wsp:val=&quot;00A375F9&quot;/&gt;&lt;wsp:rsid wsp:val=&quot;00A449EC&quot;/&gt;&lt;wsp:rsid wsp:val=&quot;00A601C7&quot;/&gt;&lt;wsp:rsid wsp:val=&quot;00A62CBF&quot;/&gt;&lt;wsp:rsid wsp:val=&quot;00A67CD2&quot;/&gt;&lt;wsp:rsid wsp:val=&quot;00A7797C&quot;/&gt;&lt;wsp:rsid wsp:val=&quot;00A837CE&quot;/&gt;&lt;wsp:rsid wsp:val=&quot;00A83DD5&quot;/&gt;&lt;wsp:rsid wsp:val=&quot;00A9213A&quot;/&gt;&lt;wsp:rsid wsp:val=&quot;00AA0E70&quot;/&gt;&lt;wsp:rsid wsp:val=&quot;00AA3E35&quot;/&gt;&lt;wsp:rsid wsp:val=&quot;00AB0186&quot;/&gt;&lt;wsp:rsid wsp:val=&quot;00AB031E&quot;/&gt;&lt;wsp:rsid wsp:val=&quot;00AD4543&quot;/&gt;&lt;wsp:rsid wsp:val=&quot;00AD654A&quot;/&gt;&lt;wsp:rsid wsp:val=&quot;00AE4E50&quot;/&gt;&lt;wsp:rsid wsp:val=&quot;00AE77AE&quot;/&gt;&lt;wsp:rsid wsp:val=&quot;00B3235B&quot;/&gt;&lt;wsp:rsid wsp:val=&quot;00B70236&quot;/&gt;&lt;wsp:rsid wsp:val=&quot;00B96204&quot;/&gt;&lt;wsp:rsid wsp:val=&quot;00BA1A0F&quot;/&gt;&lt;wsp:rsid wsp:val=&quot;00BA2F7B&quot;/&gt;&lt;wsp:rsid wsp:val=&quot;00BD0E8A&quot;/&gt;&lt;wsp:rsid wsp:val=&quot;00BE146E&quot;/&gt;&lt;wsp:rsid wsp:val=&quot;00BF43CE&quot;/&gt;&lt;wsp:rsid wsp:val=&quot;00C063F1&quot;/&gt;&lt;wsp:rsid wsp:val=&quot;00C137A5&quot;/&gt;&lt;wsp:rsid wsp:val=&quot;00C2282F&quot;/&gt;&lt;wsp:rsid wsp:val=&quot;00C3306F&quot;/&gt;&lt;wsp:rsid wsp:val=&quot;00C3350E&quot;/&gt;&lt;wsp:rsid wsp:val=&quot;00C42F3B&quot;/&gt;&lt;wsp:rsid wsp:val=&quot;00C50AD1&quot;/&gt;&lt;wsp:rsid wsp:val=&quot;00C50F22&quot;/&gt;&lt;wsp:rsid wsp:val=&quot;00C60B7C&quot;/&gt;&lt;wsp:rsid wsp:val=&quot;00C623BC&quot;/&gt;&lt;wsp:rsid wsp:val=&quot;00C64E67&quot;/&gt;&lt;wsp:rsid wsp:val=&quot;00C71D83&quot;/&gt;&lt;wsp:rsid wsp:val=&quot;00C73871&quot;/&gt;&lt;wsp:rsid wsp:val=&quot;00CA1ACC&quot;/&gt;&lt;wsp:rsid wsp:val=&quot;00CC7C22&quot;/&gt;&lt;wsp:rsid wsp:val=&quot;00CD1FFE&quot;/&gt;&lt;wsp:rsid wsp:val=&quot;00CF041F&quot;/&gt;&lt;wsp:rsid wsp:val=&quot;00CF6B0C&quot;/&gt;&lt;wsp:rsid wsp:val=&quot;00CF7BB6&quot;/&gt;&lt;wsp:rsid wsp:val=&quot;00D27353&quot;/&gt;&lt;wsp:rsid wsp:val=&quot;00D33BDE&quot;/&gt;&lt;wsp:rsid wsp:val=&quot;00D377E8&quot;/&gt;&lt;wsp:rsid wsp:val=&quot;00D423C4&quot;/&gt;&lt;wsp:rsid wsp:val=&quot;00D65A06&quot;/&gt;&lt;wsp:rsid wsp:val=&quot;00D70553&quot;/&gt;&lt;wsp:rsid wsp:val=&quot;00D71FAA&quot;/&gt;&lt;wsp:rsid wsp:val=&quot;00D8400A&quot;/&gt;&lt;wsp:rsid wsp:val=&quot;00DA3960&quot;/&gt;&lt;wsp:rsid wsp:val=&quot;00DA5166&quot;/&gt;&lt;wsp:rsid wsp:val=&quot;00DB174D&quot;/&gt;&lt;wsp:rsid wsp:val=&quot;00DE0B9C&quot;/&gt;&lt;wsp:rsid wsp:val=&quot;00DE34D2&quot;/&gt;&lt;wsp:rsid wsp:val=&quot;00E02532&quot;/&gt;&lt;wsp:rsid wsp:val=&quot;00E0390B&quot;/&gt;&lt;wsp:rsid wsp:val=&quot;00E07ED2&quot;/&gt;&lt;wsp:rsid wsp:val=&quot;00E23557&quot;/&gt;&lt;wsp:rsid wsp:val=&quot;00E2483D&quot;/&gt;&lt;wsp:rsid wsp:val=&quot;00E30FA0&quot;/&gt;&lt;wsp:rsid wsp:val=&quot;00E501A1&quot;/&gt;&lt;wsp:rsid wsp:val=&quot;00E52050&quot;/&gt;&lt;wsp:rsid wsp:val=&quot;00E53C15&quot;/&gt;&lt;wsp:rsid wsp:val=&quot;00E6645B&quot;/&gt;&lt;wsp:rsid wsp:val=&quot;00E70ABF&quot;/&gt;&lt;wsp:rsid wsp:val=&quot;00ED28FB&quot;/&gt;&lt;wsp:rsid wsp:val=&quot;00EE013C&quot;/&gt;&lt;wsp:rsid wsp:val=&quot;00EE6EF8&quot;/&gt;&lt;wsp:rsid wsp:val=&quot;00F042F6&quot;/&gt;&lt;wsp:rsid wsp:val=&quot;00F06C34&quot;/&gt;&lt;wsp:rsid wsp:val=&quot;00F079B7&quot;/&gt;&lt;wsp:rsid wsp:val=&quot;00F22A37&quot;/&gt;&lt;wsp:rsid wsp:val=&quot;00F30C9E&quot;/&gt;&lt;wsp:rsid wsp:val=&quot;00F4343B&quot;/&gt;&lt;wsp:rsid wsp:val=&quot;00F47DF1&quot;/&gt;&lt;wsp:rsid wsp:val=&quot;00F8341C&quot;/&gt;&lt;wsp:rsid wsp:val=&quot;00F8469B&quot;/&gt;&lt;wsp:rsid wsp:val=&quot;00F95D64&quot;/&gt;&lt;wsp:rsid wsp:val=&quot;00FA44A4&quot;/&gt;&lt;wsp:rsid wsp:val=&quot;00FC07BA&quot;/&gt;&lt;wsp:rsid wsp:val=&quot;00FC1B48&quot;/&gt;&lt;wsp:rsid wsp:val=&quot;00FC1DF2&quot;/&gt;&lt;wsp:rsid wsp:val=&quot;00FC4B1E&quot;/&gt;&lt;wsp:rsid wsp:val=&quot;00FC65D5&quot;/&gt;&lt;wsp:rsid wsp:val=&quot;00FD00F1&quot;/&gt;&lt;wsp:rsid wsp:val=&quot;00FE6FC6&quot;/&gt;&lt;wsp:rsid wsp:val=&quot;00FF4EE4&quot;/&gt;&lt;wsp:rsid wsp:val=&quot;00FF6B2E&quot;/&gt;&lt;/wsp:rsids&gt;&lt;/w:docPr&gt;&lt;w:body&gt;&lt;wx:sect&gt;&lt;w:p wsp:rsidR=&quot;00000000&quot; wsp:rsidRDefault=&quot;00AA0E70&quot; wsp:rsidP=&quot;00AA0E70&quot;&gt;&lt;m:oMathPara&gt;&lt;m:oMath&gt;&lt;m:d&gt;&lt;m:dPr&gt;&lt;m:begChr m:val=&quot;|&quot;/&gt;&lt;m:endChr m:val=&quot;|&quot;/&gt;&lt;m:ctrlPr&gt;&lt;w:rPr&gt;&lt;w:rFonts w:ascii=&quot;Cambria Math&quot; w:fareast=&quot;??????&quot; w:h-ansi=&quot;Cambria Math&quot; w:cs=&quot;Times w:p ws wsNew Roman&quot;/&gt;&lt;wx:font wx:val=&quot;Cambria Math&quot;/&gt;&lt;w:i/&gt;&lt;w:sz w:val=&quot;24&quot;/&gt;&lt;w:lang w:val=&quot;EN-US&quot; w:fareast=&quot;ZH-TW&quot;/&gt;&lt;/w:rPr&gt;&lt;/m:ctrlPr&gt;&lt;/m:dPr&gt;&lt;m:e&gt;&lt;m:r&gt;&lt;w:rPr&gt;&lt;w:rFonts w:ascii=&quot;Cambria Math&quot; w:fareast=&quot;??????&quot; w:h-ansi=&quot;Cambria Math&quot;/&gt;&lt;wx:font wx:val=&quot;Ca wsw:p wsmbria Math&quot;/&gt;&lt;w:i/&gt;&lt;/w:rPr&gt;&lt;m:t&gt;A??&lt;/m:t&gt;&lt;/m:r&gt;&lt;/m:e&gt;&lt;/m:d&gt;&lt;/m:oMath&gt;&lt;/m:oMathPara&gt;&lt;/w:p&gt;&lt;w:sectPr wsp:rsidR=&quot;00000000&quot;&gt;&lt;w:pgSz w:w=&quot;12240&quot; w:h=&quot;15840&quot;/&gt;&lt;w:pgMar w:top=&quot;1440&quot; w:right=&quot;1800&quot; w:bottom=&quot;1440&quot; w:left=&quot;1800&quot; w:header=&quot;720&quot; w:footer=&quot;720s&quot; w:gwsutter=&quot;0&quot;/&gt;&lt;w:cols w:space=&quot;720&quot;/&gt;&lt;/w:sectPr&gt;&lt;/wx:sect&gt;&lt;/w:body&gt;&lt;/w:wordDocument&gt;">
            <v:imagedata r:id="rId20" o:title="" chromakey="white"/>
          </v:shape>
        </w:pict>
      </w:r>
      <w:r w:rsidR="00157E02" w:rsidRPr="00B76F0E">
        <w:rPr>
          <w:rFonts w:ascii="Cambria Math" w:eastAsia="PMingLiU" w:hAnsi="Cambria Math"/>
          <w:lang w:val="en-US" w:eastAsia="zh-TW"/>
        </w:rPr>
        <w:fldChar w:fldCharType="end"/>
      </w:r>
      <w:r w:rsidR="008877BD" w:rsidRPr="00B76F0E">
        <w:rPr>
          <w:rFonts w:ascii="Cambria Math" w:eastAsia="PMingLiU" w:hAnsi="Cambria Math"/>
          <w:lang w:val="en-US" w:eastAsia="zh-TW"/>
        </w:rPr>
        <w:t xml:space="preserve"> is the numbers of tweets ID </w:t>
      </w:r>
      <w:r w:rsidR="008877BD" w:rsidRPr="008877BD">
        <w:rPr>
          <w:rFonts w:ascii="Cambria Math" w:eastAsia="PMingLiU" w:hAnsi="Cambria Math"/>
          <w:lang w:val="en-US" w:eastAsia="zh-TW"/>
        </w:rPr>
        <w:t xml:space="preserve">overlapping </w:t>
      </w:r>
      <w:r w:rsidR="008877BD" w:rsidRPr="00B76F0E">
        <w:rPr>
          <w:rFonts w:ascii="Cambria Math" w:eastAsia="PMingLiU" w:hAnsi="Cambria Math"/>
          <w:lang w:val="en-US" w:eastAsia="zh-TW"/>
        </w:rPr>
        <w:t xml:space="preserve">in both </w:t>
      </w:r>
      <w:r w:rsidR="008877BD" w:rsidRPr="008877BD">
        <w:rPr>
          <w:rFonts w:ascii="Cambria Math" w:eastAsia="PMingLiU" w:hAnsi="Cambria Math"/>
          <w:lang w:val="en-US" w:eastAsia="zh-TW"/>
        </w:rPr>
        <w:t xml:space="preserve">A, B </w:t>
      </w:r>
      <w:r w:rsidR="008877BD" w:rsidRPr="00B76F0E">
        <w:rPr>
          <w:rFonts w:ascii="Cambria Math" w:eastAsia="PMingLiU" w:hAnsi="Cambria Math"/>
          <w:lang w:val="en-US" w:eastAsia="zh-TW"/>
        </w:rPr>
        <w:t xml:space="preserve">entity, </w:t>
      </w:r>
      <w:r w:rsidR="00157E02" w:rsidRPr="00B76F0E">
        <w:rPr>
          <w:rFonts w:ascii="Cambria Math" w:eastAsia="PMingLiU" w:hAnsi="Cambria Math"/>
          <w:lang w:val="en-US" w:eastAsia="zh-TW"/>
        </w:rPr>
        <w:fldChar w:fldCharType="begin"/>
      </w:r>
      <w:r w:rsidR="008877BD" w:rsidRPr="00B76F0E">
        <w:rPr>
          <w:rFonts w:ascii="Cambria Math" w:eastAsia="PMingLiU" w:hAnsi="Cambria Math"/>
          <w:lang w:val="en-US" w:eastAsia="zh-TW"/>
        </w:rPr>
        <w:instrText xml:space="preserve"> QUOTE </w:instrText>
      </w:r>
      <w:r w:rsidR="0009400D">
        <w:rPr>
          <w:position w:val="-6"/>
        </w:rPr>
        <w:pict>
          <v:shape id="_x0000_i1037" type="#_x0000_t75" style="width:14.25pt;height:15.75pt" equationxml="&lt;?xml version=&quot;1.0&quot; encoding=&quot;UTF-8&quot; standalone=&quot;yes&quot;?&gt;&#10;&lt;?mso-application progid=&quot;Word.Document&quot;?&gt;&#10;&lt;w:wordDocument xmlns:aml=&quot;http://schemas.microsoft.com/aml/2001/core&quot; xmlns:wpc=&quot;http://schemas.microsoft.com/office/word/2010/wordprocessingCanvas&quot; xmlns:cx=&quot;http://schemas.microsoft.com/office/drawing/2014/chartex&quot; xmlns:cx1=&quot;http://schemas.microsoft.com/office/drawing/2015/9/8/chartex&quot; xmlns:cx2=&quot;http://schemas.microsoft.com/office/drawing/2015/10/21/chartex&quot; xmlns:cx3=&quot;http://schemas.microsoft.com/office/drawing/2016/5/9/chartex&quot; xmlns:cx4=&quot;http://schemas.microsoft.com/office/drawing/2016/5/10/chartex&quot; xmlns:cx5=&quot;http://schemas.microsoft.com/office/drawing/2016/5/11/chartex&quot; xmlns:cx6=&quot;http://schemas.microsoft.com/office/drawing/2016/5/12/chartex&quot; xmlns:cx7=&quot;http://schemas.microsoft.com/office/drawing/2016/5/13/chartex&quot; xmlns:cx8=&quot;http://schemas.microsoft.com/office/drawing/2016/5/14/chartex&quot; xmlns:dt=&quot;uuid:C2F41010-65B3-11d1-A29F-00AA00C14882&quot; xmlns:mc=&quot;http://schemas.openxmlformats.org/markup-compatibility/2006&quot; xmlns:aink=&quot;http://schemas.microsoft.com/office/drawing/2016/ink&quot; xmlns:am3d=&quot;http://schemas.microsoft.com/office/drawing/2017/model3d&quot; xmlns:o=&quot;urn:schemas-microsoft-com:office:office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ne=&quot;http://schemas.microsoft.com/office/word/2006/wordml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6&lt;/o:Version&gt;&lt;/o:DocumentProperties&gt;&lt;w:docPr&gt;&lt;w:view w:val=&quot;print&quot;/&gt;&lt;w:zoom w:percent=&quot;100&quot;/&gt;&lt;w:doNotEmbedSystemFonts/&gt;&lt;w:bordersDontSurroundHeader/&gt;&lt;w:bordersDontSurroundFooter/&gt;&lt;w:defaultTabStop w:val=&quot;420&quot;/&gt;&lt;w:drawingGridVerticalSpacing w:val=&quot;156&quot;/&gt;&lt;w:displayHorizontalDrawingGridEvery w:val=&quot;0&quot;/&gt;&lt;w:displayVerticalDrawingGridEvery w:val=&quot;2&quot;/&gt;&lt;w:punctuationKerning/&gt;&lt;w:characterSpacingControl w:val=&quot;CompressPunctuation&quot;/&gt;&lt;w:optimizeForBrowser/&gt;&lt;w:relyOnVML/&gt;&lt;w:allowPNG/&gt;&lt;w:validateAgainstSchema/&gt;&lt;w:saveInvalidXML w:val=&quot;off&quot;/&gt;&lt;w:ignoreMixedContent w:val=&quot;off&quot;/&gt;&lt;w:alwaysShowPlaceholderText w:val=&quot;off&quot;/&gt;&lt;w:compat&gt;&lt;w:spaceForUL/&gt;&lt;w:balanceSingleByteDoubleByteWidth/&gt;&lt;w:doNotLeaveBackslashAlone/&gt;&lt;w:ulTrailSpace/&gt;&lt;w:doNotExpandShiftReturn/&gt;&lt;w:adjustLineHeightInTable/&gt;&lt;w:breakWrappedTables/&gt;&lt;w:snapToGridInCell/&gt;&lt;w:wrapTextWithPunct/&gt;&lt;w:useAsianBreakRules/&gt;&lt;w:dontGrowAutofit/&gt;&lt;w:useFELayout/&gt;&lt;/w:compat&gt;&lt;w:docVars&gt;&lt;w:docVar w:name=&quot;EN.InstantFormat&quot; w:val=&quot;&amp;lt;ENInstantFormat&amp;gt;&amp;lt;Enabled&amp;gt;1&amp;lt;/Enabled&amp;gt;&amp;lt;ScanUnformatted&amp;gt;1&amp;lt;/ScanUnformatted&amp;gt;&amp;lt;ScanChanges&amp;gt;1&amp;lt;/ScanChanges&amp;gt;&amp;lt;Suspended&amp;gt;0&amp;lt;/Suspended&amp;gt;&amp;lt;/ENInstantFormat&amp;gt;&quot;/&gt;&lt;w:docVar w:name=&quot;EN.Layout&quot; w:val=&quot;&amp;lt;ENLayout&amp;gt;&amp;lt;Style&amp;gt;Harvard&amp;lt;/Style&amp;gt;&amp;lt;LeftDelim&amp;gt;{&amp;lt;/LeftDelim&amp;gt;&amp;lt;RightDelim&amp;gt;}&amp;lt;/RightDelim&amp;gt;&amp;lt;FontName&amp;gt;Calibri&amp;lt;/FontName&amp;gt;&amp;lt;FontSize&amp;gt;10&amp;lt;/FontSize&amp;gt;&amp;lt;ReflistTitle&amp;gt;&amp;lt;/ReflistTitle&amp;gt;&amp;lt;StartingRefnum&amp;gt;1&amp;lt;/StartingRefnum&amp;gt;&amp;lt;FirstLineIndent&amp;gt;0&amp;lt;/FirstLineIndent&amp;gt;&amp;lt;HangingIndent&amp;gt;720&amp;lt;/HangingIndent&amp;gt;&amp;lt;LineSpacing&amp;gt;0&amp;lt;/LineSpacing&amp;gt;&amp;lt;SpaceAfter&amp;gt;0&amp;lt;/SpaceAfter&amp;gt;&amp;lt;HyperlinksEnabled&amp;gt;0&amp;lt;/HyperlinksEnabled&amp;gt;&amp;lt;HyperlinksVisible&amp;gt;0&amp;lt;/HyperlinksVisible&amp;gt;&amp;lt;EnableBibliographyCategories&amp;gt;0&amp;lt;/EnableBibliographyCategories&amp;gt;&amp;lt;/ENLayout&amp;gt;&quot;/&gt;&lt;w:docVar w:name=&quot;EN.Libraries&quot; w:val=&quot;&amp;lt;Libraries&amp;gt;&amp;lt;item db-id=&amp;quot;e2r9ptreq9dd9qe9rd7pxtxka5a52pxeaf2d&amp;quot;&amp;gt;My EndNote Library&amp;lt;record-ids&amp;gt;&amp;lt;item&amp;gt;8&amp;lt;/item&amp;gt;&amp;lt;/record-ids&amp;gt;&amp;lt;/item&amp;gt;&amp;lt;/Libraries&amp;gt;&quot;/&gt;&lt;/w:docVars&gt;&lt;wsp:rsids&gt;&lt;wsp:rsidRoot wsp:val=&quot;00DA5166&quot;/&gt;&lt;wsp:rsid wsp:val=&quot;00005505&quot;/&gt;&lt;wsp:rsid wsp:val=&quot;000227B3&quot;/&gt;&lt;wsp:rsid wsp:val=&quot;0003340F&quot;/&gt;&lt;wsp:rsid wsp:val=&quot;0003731C&quot;/&gt;&lt;wsp:rsid wsp:val=&quot;000451D3&quot;/&gt;&lt;wsp:rsid wsp:val=&quot;00053B14&quot;/&gt;&lt;wsp:rsid wsp:val=&quot;000550BB&quot;/&gt;&lt;wsp:rsid wsp:val=&quot;00090CB4&quot;/&gt;&lt;wsp:rsid wsp:val=&quot;00092D6B&quot;/&gt;&lt;wsp:rsid wsp:val=&quot;000A5862&quot;/&gt;&lt;wsp:rsid wsp:val=&quot;000B1746&quot;/&gt;&lt;wsp:rsid wsp:val=&quot;000B229F&quot;/&gt;&lt;wsp:rsid wsp:val=&quot;000B4A45&quot;/&gt;&lt;wsp:rsid wsp:val=&quot;000C5976&quot;/&gt;&lt;wsp:rsid wsp:val=&quot;000F2675&quot;/&gt;&lt;wsp:rsid wsp:val=&quot;000F6414&quot;/&gt;&lt;wsp:rsid wsp:val=&quot;00105003&quot;/&gt;&lt;wsp:rsid wsp:val=&quot;001148D8&quot;/&gt;&lt;wsp:rsid wsp:val=&quot;00115736&quot;/&gt;&lt;wsp:rsid wsp:val=&quot;00123DDA&quot;/&gt;&lt;wsp:rsid wsp:val=&quot;00141616&quot;/&gt;&lt;wsp:rsid wsp:val=&quot;00171FB3&quot;/&gt;&lt;wsp:rsid wsp:val=&quot;00172E7F&quot;/&gt;&lt;wsp:rsid wsp:val=&quot;001773B2&quot;/&gt;&lt;wsp:rsid wsp:val=&quot;00181996&quot;/&gt;&lt;wsp:rsid wsp:val=&quot;00196565&quot;/&gt;&lt;wsp:rsid wsp:val=&quot;001A25D9&quot;/&gt;&lt;wsp:rsid wsp:val=&quot;001A5047&quot;/&gt;&lt;wsp:rsid wsp:val=&quot;001A68D8&quot;/&gt;&lt;wsp:rsid wsp:val=&quot;001B14CC&quot;/&gt;&lt;wsp:rsid wsp:val=&quot;001C181F&quot;/&gt;&lt;wsp:rsid wsp:val=&quot;001E367C&quot;/&gt;&lt;wsp:rsid wsp:val=&quot;001F1B56&quot;/&gt;&lt;wsp:rsid wsp:val=&quot;001F3167&quot;/&gt;&lt;wsp:rsid wsp:val=&quot;001F6DB1&quot;/&gt;&lt;wsp:rsid wsp:val=&quot;002054E1&quot;/&gt;&lt;wsp:rsid wsp:val=&quot;00227460&quot;/&gt;&lt;wsp:rsid wsp:val=&quot;0029748A&quot;/&gt;&lt;wsp:rsid wsp:val=&quot;002A76A6&quot;/&gt;&lt;wsp:rsid wsp:val=&quot;002B50A1&quot;/&gt;&lt;wsp:rsid wsp:val=&quot;002C2417&quot;/&gt;&lt;wsp:rsid wsp:val=&quot;002C2744&quot;/&gt;&lt;wsp:rsid wsp:val=&quot;002D5B99&quot;/&gt;&lt;wsp:rsid wsp:val=&quot;002F6CDF&quot;/&gt;&lt;wsp:rsid wsp:val=&quot;00302020&quot;/&gt;&lt;wsp:rsid wsp:val=&quot;00311977&quot;/&gt;&lt;wsp:rsid wsp:val=&quot;00314F9F&quot;/&gt;&lt;wsp:rsid wsp:val=&quot;00316B56&quot;/&gt;&lt;wsp:rsid wsp:val=&quot;00336F7A&quot;/&gt;&lt;wsp:rsid wsp:val=&quot;00347744&quot;/&gt;&lt;wsp:rsid wsp:val=&quot;003512AF&quot;/&gt;&lt;wsp:rsid wsp:val=&quot;0035186C&quot;/&gt;&lt;wsp:rsid wsp:val=&quot;00356F3E&quot;/&gt;&lt;wsp:rsid wsp:val=&quot;00365049&quot;/&gt;&lt;wsp:rsid wsp:val=&quot;00396FBA&quot;/&gt;&lt;wsp:rsid wsp:val=&quot;003B49FF&quot;/&gt;&lt;wsp:rsid wsp:val=&quot;003B6E77&quot;/&gt;&lt;wsp:rsid wsp:val=&quot;003C1C91&quot;/&gt;&lt;wsp:rsid wsp:val=&quot;003D02F6&quot;/&gt;&lt;wsp:rsid wsp:val=&quot;003D470F&quot;/&gt;&lt;wsp:rsid wsp:val=&quot;003E0108&quot;/&gt;&lt;wsp:rsid wsp:val=&quot;003E624C&quot;/&gt;&lt;wsp:rsid wsp:val=&quot;003F2478&quot;/&gt;&lt;wsp:rsid wsp:val=&quot;00435A7F&quot;/&gt;&lt;wsp:rsid wsp:val=&quot;004366BB&quot;/&gt;&lt;wsp:rsid wsp:val=&quot;004406EE&quot;/&gt;&lt;wsp:rsid wsp:val=&quot;004441B7&quot;/&gt;&lt;wsp:rsid wsp:val=&quot;004975FF&quot;/&gt;&lt;wsp:rsid wsp:val=&quot;004A143E&quot;/&gt;&lt;wsp:rsid wsp:val=&quot;004B7075&quot;/&gt;&lt;wsp:rsid wsp:val=&quot;004E5CCC&quot;/&gt;&lt;wsp:rsid wsp:val=&quot;004F2AD9&quot;/&gt;&lt;wsp:rsid wsp:val=&quot;004F7B65&quot;/&gt;&lt;wsp:rsid wsp:val=&quot;00505A15&quot;/&gt;&lt;wsp:rsid wsp:val=&quot;005149A1&quot;/&gt;&lt;wsp:rsid wsp:val=&quot;005160CE&quot;/&gt;&lt;wsp:rsid wsp:val=&quot;00516A61&quot;/&gt;&lt;wsp:rsid wsp:val=&quot;00530916&quot;/&gt;&lt;wsp:rsid wsp:val=&quot;00530BE4&quot;/&gt;&lt;wsp:rsid wsp:val=&quot;00532C97&quot;/&gt;&lt;wsp:rsid wsp:val=&quot;00532CC7&quot;/&gt;&lt;wsp:rsid wsp:val=&quot;0054034E&quot;/&gt;&lt;wsp:rsid wsp:val=&quot;005428CD&quot;/&gt;&lt;wsp:rsid wsp:val=&quot;0055182B&quot;/&gt;&lt;wsp:rsid wsp:val=&quot;00556CA7&quot;/&gt;&lt;wsp:rsid wsp:val=&quot;00556E0F&quot;/&gt;&lt;wsp:rsid wsp:val=&quot;00575DE0&quot;/&gt;&lt;wsp:rsid wsp:val=&quot;0059201D&quot;/&gt;&lt;wsp:rsid wsp:val=&quot;005A313A&quot;/&gt;&lt;wsp:rsid wsp:val=&quot;005A597D&quot;/&gt;&lt;wsp:rsid wsp:val=&quot;005A67B6&quot;/&gt;&lt;wsp:rsid wsp:val=&quot;005D2014&quot;/&gt;&lt;wsp:rsid wsp:val=&quot;005F0EA5&quot;/&gt;&lt;wsp:rsid wsp:val=&quot;005F2D46&quot;/&gt;&lt;wsp:rsid wsp:val=&quot;00603197&quot;/&gt;&lt;wsp:rsid wsp:val=&quot;006218C2&quot;/&gt;&lt;wsp:rsid wsp:val=&quot;00632396&quot;/&gt;&lt;wsp:rsid wsp:val=&quot;0064623F&quot;/&gt;&lt;wsp:rsid wsp:val=&quot;00653AB6&quot;/&gt;&lt;wsp:rsid wsp:val=&quot;00663081&quot;/&gt;&lt;wsp:rsid wsp:val=&quot;006719A6&quot;/&gt;&lt;wsp:rsid wsp:val=&quot;00676BB3&quot;/&gt;&lt;wsp:rsid wsp:val=&quot;006808D3&quot;/&gt;&lt;wsp:rsid wsp:val=&quot;006876A5&quot;/&gt;&lt;wsp:rsid wsp:val=&quot;006940F1&quot;/&gt;&lt;wsp:rsid wsp:val=&quot;006A12A3&quot;/&gt;&lt;wsp:rsid wsp:val=&quot;006C0A58&quot;/&gt;&lt;wsp:rsid wsp:val=&quot;006D446C&quot;/&gt;&lt;wsp:rsid wsp:val=&quot;00706C54&quot;/&gt;&lt;wsp:rsid wsp:val=&quot;00711821&quot;/&gt;&lt;wsp:rsid wsp:val=&quot;00712D18&quot;/&gt;&lt;wsp:rsid wsp:val=&quot;0071417E&quot;/&gt;&lt;wsp:rsid wsp:val=&quot;007147EE&quot;/&gt;&lt;wsp:rsid wsp:val=&quot;007216F9&quot;/&gt;&lt;wsp:rsid wsp:val=&quot;00722899&quot;/&gt;&lt;wsp:rsid wsp:val=&quot;00723FE3&quot;/&gt;&lt;wsp:rsid wsp:val=&quot;0075047F&quot;/&gt;&lt;wsp:rsid wsp:val=&quot;007535F9&quot;/&gt;&lt;wsp:rsid wsp:val=&quot;007635DF&quot;/&gt;&lt;wsp:rsid wsp:val=&quot;0076558B&quot;/&gt;&lt;wsp:rsid wsp:val=&quot;00776501&quot;/&gt;&lt;wsp:rsid wsp:val=&quot;00781856&quot;/&gt;&lt;wsp:rsid wsp:val=&quot;00783D65&quot;/&gt;&lt;wsp:rsid wsp:val=&quot;0079061C&quot;/&gt;&lt;wsp:rsid wsp:val=&quot;00794B70&quot;/&gt;&lt;wsp:rsid wsp:val=&quot;00795312&quot;/&gt;&lt;wsp:rsid wsp:val=&quot;007975E5&quot;/&gt;&lt;wsp:rsid wsp:val=&quot;007C6702&quot;/&gt;&lt;wsp:rsid wsp:val=&quot;007E0E0F&quot;/&gt;&lt;wsp:rsid wsp:val=&quot;007E3CA3&quot;/&gt;&lt;wsp:rsid wsp:val=&quot;007E4E50&quot;/&gt;&lt;wsp:rsid wsp:val=&quot;007F21E4&quot;/&gt;&lt;wsp:rsid wsp:val=&quot;007F50EF&quot;/&gt;&lt;wsp:rsid wsp:val=&quot;0080096F&quot;/&gt;&lt;wsp:rsid wsp:val=&quot;008142EF&quot;/&gt;&lt;wsp:rsid wsp:val=&quot;00814AC4&quot;/&gt;&lt;wsp:rsid wsp:val=&quot;00820DDB&quot;/&gt;&lt;wsp:rsid wsp:val=&quot;00825FEE&quot;/&gt;&lt;wsp:rsid wsp:val=&quot;00832D46&quot;/&gt;&lt;wsp:rsid wsp:val=&quot;00833126&quot;/&gt;&lt;wsp:rsid wsp:val=&quot;00836E78&quot;/&gt;&lt;wsp:rsid wsp:val=&quot;00850C7F&quot;/&gt;&lt;wsp:rsid wsp:val=&quot;00853956&quot;/&gt;&lt;wsp:rsid wsp:val=&quot;00867D5E&quot;/&gt;&lt;wsp:rsid wsp:val=&quot;00867E12&quot;/&gt;&lt;wsp:rsid wsp:val=&quot;00867E62&quot;/&gt;&lt;wsp:rsid wsp:val=&quot;008877BD&quot;/&gt;&lt;wsp:rsid wsp:val=&quot;0089343E&quot;/&gt;&lt;wsp:rsid wsp:val=&quot;008B0777&quot;/&gt;&lt;wsp:rsid wsp:val=&quot;008D0B0C&quot;/&gt;&lt;wsp:rsid wsp:val=&quot;008D185B&quot;/&gt;&lt;wsp:rsid wsp:val=&quot;008D1AE6&quot;/&gt;&lt;wsp:rsid wsp:val=&quot;008D415F&quot;/&gt;&lt;wsp:rsid wsp:val=&quot;008D57BF&quot;/&gt;&lt;wsp:rsid wsp:val=&quot;008E32E9&quot;/&gt;&lt;wsp:rsid wsp:val=&quot;008F2EBE&quot;/&gt;&lt;wsp:rsid wsp:val=&quot;008F5649&quot;/&gt;&lt;wsp:rsid wsp:val=&quot;00902CBA&quot;/&gt;&lt;wsp:rsid wsp:val=&quot;009036C6&quot;/&gt;&lt;wsp:rsid wsp:val=&quot;00910912&quot;/&gt;&lt;wsp:rsid wsp:val=&quot;00911F6C&quot;/&gt;&lt;wsp:rsid wsp:val=&quot;00914079&quot;/&gt;&lt;wsp:rsid wsp:val=&quot;0091488F&quot;/&gt;&lt;wsp:rsid wsp:val=&quot;00921961&quot;/&gt;&lt;wsp:rsid wsp:val=&quot;00933D2B&quot;/&gt;&lt;wsp:rsid wsp:val=&quot;009500A9&quot;/&gt;&lt;wsp:rsid wsp:val=&quot;00951384&quot;/&gt;&lt;wsp:rsid wsp:val=&quot;009517E4&quot;/&gt;&lt;wsp:rsid wsp:val=&quot;0095234C&quot;/&gt;&lt;wsp:rsid wsp:val=&quot;0096286B&quot;/&gt;&lt;wsp:rsid wsp:val=&quot;00966BE3&quot;/&gt;&lt;wsp:rsid wsp:val=&quot;00966D51&quot;/&gt;&lt;wsp:rsid wsp:val=&quot;00971790&quot;/&gt;&lt;wsp:rsid wsp:val=&quot;00973272&quot;/&gt;&lt;wsp:rsid wsp:val=&quot;00981365&quot;/&gt;&lt;wsp:rsid wsp:val=&quot;00984BA0&quot;/&gt;&lt;wsp:rsid wsp:val=&quot;009F5CBE&quot;/&gt;&lt;wsp:rsid wsp:val=&quot;00A00CD5&quot;/&gt;&lt;wsp:rsid wsp:val=&quot;00A235CC&quot;/&gt;&lt;wsp:rsid wsp:val=&quot;00A256EA&quot;/&gt;&lt;wsp:rsid wsp:val=&quot;00A26C5B&quot;/&gt;&lt;wsp:rsid wsp:val=&quot;00A375F9&quot;/&gt;&lt;wsp:rsid wsp:val=&quot;00A449EC&quot;/&gt;&lt;wsp:rsid wsp:val=&quot;00A601C7&quot;/&gt;&lt;wsp:rsid wsp:val=&quot;00A62CBF&quot;/&gt;&lt;wsp:rsid wsp:val=&quot;00A67CD2&quot;/&gt;&lt;wsp:rsid wsp:val=&quot;00A7797C&quot;/&gt;&lt;wsp:rsid wsp:val=&quot;00A837CE&quot;/&gt;&lt;wsp:rsid wsp:val=&quot;00A83DD5&quot;/&gt;&lt;wsp:rsid wsp:val=&quot;00A9213A&quot;/&gt;&lt;wsp:rsid wsp:val=&quot;00AA3E35&quot;/&gt;&lt;wsp:rsid wsp:val=&quot;00AB0186&quot;/&gt;&lt;wsp:rsid wsp:val=&quot;00AB031E&quot;/&gt;&lt;wsp:rsid wsp:val=&quot;00AD4543&quot;/&gt;&lt;wsp:rsid wsp:val=&quot;00AD654A&quot;/&gt;&lt;wsp:rsid wsp:val=&quot;00AE4E50&quot;/&gt;&lt;wsp:rsid wsp:val=&quot;00AE77AE&quot;/&gt;&lt;wsp:rsid wsp:val=&quot;00B3235B&quot;/&gt;&lt;wsp:rsid wsp:val=&quot;00B70236&quot;/&gt;&lt;wsp:rsid wsp:val=&quot;00B96204&quot;/&gt;&lt;wsp:rsid wsp:val=&quot;00BA1A0F&quot;/&gt;&lt;wsp:rsid wsp:val=&quot;00BA2F7B&quot;/&gt;&lt;wsp:rsid wsp:val=&quot;00BD0E8A&quot;/&gt;&lt;wsp:rsid wsp:val=&quot;00BE146E&quot;/&gt;&lt;wsp:rsid wsp:val=&quot;00BF43CE&quot;/&gt;&lt;wsp:rsid wsp:val=&quot;00C063F1&quot;/&gt;&lt;wsp:rsid wsp:val=&quot;00C137A5&quot;/&gt;&lt;wsp:rsid wsp:val=&quot;00C2282F&quot;/&gt;&lt;wsp:rsid wsp:val=&quot;00C3306F&quot;/&gt;&lt;wsp:rsid wsp:val=&quot;00C3350E&quot;/&gt;&lt;wsp:rsid wsp:val=&quot;00C42F3B&quot;/&gt;&lt;wsp:rsid wsp:val=&quot;00C50AD1&quot;/&gt;&lt;wsp:rsid wsp:val=&quot;00C50F22&quot;/&gt;&lt;wsp:rsid wsp:val=&quot;00C60B7C&quot;/&gt;&lt;wsp:rsid wsp:val=&quot;00C623BC&quot;/&gt;&lt;wsp:rsid wsp:val=&quot;00C64E67&quot;/&gt;&lt;wsp:rsid wsp:val=&quot;00C71D83&quot;/&gt;&lt;wsp:rsid wsp:val=&quot;00C73871&quot;/&gt;&lt;wsp:rsid wsp:val=&quot;00CA1ACC&quot;/&gt;&lt;wsp:rsid wsp:val=&quot;00CC7C22&quot;/&gt;&lt;wsp:rsid wsp:val=&quot;00CD1FFE&quot;/&gt;&lt;wsp:rsid wsp:val=&quot;00CF041F&quot;/&gt;&lt;wsp:rsid wsp:val=&quot;00CF6B0C&quot;/&gt;&lt;wsp:rsid wsp:val=&quot;00CF7BB6&quot;/&gt;&lt;wsp:rsid wsp:val=&quot;00D27353&quot;/&gt;&lt;wsp:rsid wsp:val=&quot;00D33BDE&quot;/&gt;&lt;wsp:rsid wsp:val=&quot;00D377E8&quot;/&gt;&lt;wsp:rsid wsp:val=&quot;00D423C4&quot;/&gt;&lt;wsp:rsid wsp:val=&quot;00D65A06&quot;/&gt;&lt;wsp:rsid wsp:val=&quot;00D70553&quot;/&gt;&lt;wsp:rsid wsp:val=&quot;00D71FAA&quot;/&gt;&lt;wsp:rsid wsp:val=&quot;00D8400A&quot;/&gt;&lt;wsp:rsid wsp:val=&quot;00DA3960&quot;/&gt;&lt;wsp:rsid wsp:val=&quot;00DA5166&quot;/&gt;&lt;wsp:rsid wsp:val=&quot;00DB174D&quot;/&gt;&lt;wsp:rsid wsp:val=&quot;00DE0B9C&quot;/&gt;&lt;wsp:rsid wsp:val=&quot;00DE34D2&quot;/&gt;&lt;wsp:rsid wsp:val=&quot;00E02532&quot;/&gt;&lt;wsp:rsid wsp:val=&quot;00E0390B&quot;/&gt;&lt;wsp:rsid wsp:val=&quot;00E07ED2&quot;/&gt;&lt;wsp:rsid wsp:val=&quot;00E23557&quot;/&gt;&lt;wsp:rsid wsp:val=&quot;00E2483D&quot;/&gt;&lt;wsp:rsid wsp:val=&quot;00E30FA0&quot;/&gt;&lt;wsp:rsid wsp:val=&quot;00E501A1&quot;/&gt;&lt;wsp:rsid wsp:val=&quot;00E52050&quot;/&gt;&lt;wsp:rsid wsp:val=&quot;00E53C15&quot;/&gt;&lt;wsp:rsid wsp:val=&quot;00E6645B&quot;/&gt;&lt;wsp:rsid wsp:val=&quot;00E70ABF&quot;/&gt;&lt;wsp:rsid wsp:val=&quot;00ED28FB&quot;/&gt;&lt;wsp:rsid wsp:val=&quot;00EE013C&quot;/&gt;&lt;wsp:rsid wsp:val=&quot;00EE6EF8&quot;/&gt;&lt;wsp:rsid wsp:val=&quot;00F042F6&quot;/&gt;&lt;wsp:rsid wsp:val=&quot;00F06C34&quot;/&gt;&lt;wsp:rsid wsp:val=&quot;00F079B7&quot;/&gt;&lt;wsp:rsid wsp:val=&quot;00F22A37&quot;/&gt;&lt;wsp:rsid wsp:val=&quot;00F30C9E&quot;/&gt;&lt;wsp:rsid wsp:val=&quot;00F4343B&quot;/&gt;&lt;wsp:rsid wsp:val=&quot;00F47DF1&quot;/&gt;&lt;wsp:rsid wsp:val=&quot;00F8341C&quot;/&gt;&lt;wsp:rsid wsp:val=&quot;00F8469B&quot;/&gt;&lt;wsp:rsid wsp:val=&quot;00F95D64&quot;/&gt;&lt;wsp:rsid wsp:val=&quot;00FA44A4&quot;/&gt;&lt;wsp:rsid wsp:val=&quot;00FC07BA&quot;/&gt;&lt;wsp:rsid wsp:val=&quot;00FC1B48&quot;/&gt;&lt;wsp:rsid wsp:val=&quot;00FC1DF2&quot;/&gt;&lt;wsp:rsid wsp:val=&quot;00FC4B1E&quot;/&gt;&lt;wsp:rsid wsp:val=&quot;00FC65D5&quot;/&gt;&lt;wsp:rsid wsp:val=&quot;00FD00F1&quot;/&gt;&lt;wsp:rsid wsp:val=&quot;00FE6FC6&quot;/&gt;&lt;wsp:rsid wsp:val=&quot;00FF4EE4&quot;/&gt;&lt;wsp:rsid wsp:val=&quot;00FF6B2E&quot;/&gt;&lt;/wsp:rsids&gt;&lt;/w:docPr&gt;&lt;w:body&gt;&lt;wx:sect&gt;&lt;w:p wsp:rsidR=&quot;00000000&quot; wsp:rsidRDefault=&quot;007216F9&quot; wsp:rsidP=&quot;007216F9&quot;&gt;&lt;m:oMathPara&gt;&lt;m:oMath&gt;&lt;m:d&gt;&lt;m:dPr&gt;&lt;m:begChr m:val=&quot;|&quot;/&gt;&lt;m:endChr m:val=&quot;|&quot;/&gt;&lt;m:ctrlPr&gt;&lt;w:rPr&gt;&lt;w:rFonts w:ascii=&quot;Cambria Math&quot; w:fareast=&quot;??????&quot; w:h-ansi=&quot;Cambria Math&quot; w:cs=&quot;Times w:p ws wsNew Roman&quot;/&gt;&lt;wx:font wx:val=&quot;Cambria Math&quot;/&gt;&lt;w:i/&gt;&lt;w:sz w:val=&quot;24&quot;/&gt;&lt;w:lang w:val=&quot;EN-US&quot; w:fareast=&quot;ZH-TW&quot;/&gt;&lt;/w:rPr&gt;&lt;/m:ctrlPr&gt;&lt;/m:dPr&gt;&lt;m:e&gt;&lt;m:r&gt;&lt;w:rPr&gt;&lt;w:rFonts w:ascii=&quot;Cambria Math&quot; w:fareast=&quot;??????&quot; w:h-ansi=&quot;Cambria Math&quot;/&gt;&lt;wx:font wx:val=&quot;Ca wsw:p wsmbria Math&quot;/&gt;&lt;w:i/&gt;&lt;/w:rPr&gt;&lt;m:t&gt;A&lt;/m:t&gt;&lt;/m:r&gt;&lt;/m:e&gt;&lt;/m:d&gt;&lt;/m:oMath&gt;&lt;/m:oMathPara&gt;&lt;/w:p&gt;&lt;w:sectPr wsp:rsidR=&quot;00000000&quot;&gt;&lt;w:pgSz w:w=&quot;12240&quot; w:h=&quot;15840&quot;/&gt;&lt;w:pgMar w:top=&quot;1440&quot; w:right=&quot;1800&quot; w:bottom=&quot;1440&quot; w:left=&quot;1800&quot; w:header=&quot;720&quot; w:footer=&quot;720&quot; w:gutter=&quot;0&quot;/&gt;&lt;w:cols w:space=&quot;720&quot;/&gt;&lt;/w:sectPr&gt;&lt;/wx:sect&gt;&lt;/w:body&gt;&lt;/w:wordDocument&gt;">
            <v:imagedata r:id="rId21" o:title="" chromakey="white"/>
          </v:shape>
        </w:pict>
      </w:r>
      <w:r w:rsidR="008877BD" w:rsidRPr="00B76F0E">
        <w:rPr>
          <w:rFonts w:ascii="Cambria Math" w:eastAsia="PMingLiU" w:hAnsi="Cambria Math"/>
          <w:lang w:val="en-US" w:eastAsia="zh-TW"/>
        </w:rPr>
        <w:instrText xml:space="preserve"> </w:instrText>
      </w:r>
      <w:r w:rsidR="00157E02" w:rsidRPr="00B76F0E">
        <w:rPr>
          <w:rFonts w:ascii="Cambria Math" w:eastAsia="PMingLiU" w:hAnsi="Cambria Math"/>
          <w:lang w:val="en-US" w:eastAsia="zh-TW"/>
        </w:rPr>
        <w:fldChar w:fldCharType="separate"/>
      </w:r>
      <w:r w:rsidR="0009400D">
        <w:rPr>
          <w:position w:val="-6"/>
        </w:rPr>
        <w:pict>
          <v:shape id="_x0000_i1038" type="#_x0000_t75" style="width:14.25pt;height:15.75pt" equationxml="&lt;?xml version=&quot;1.0&quot; encoding=&quot;UTF-8&quot; standalone=&quot;yes&quot;?&gt;&#10;&lt;?mso-application progid=&quot;Word.Document&quot;?&gt;&#10;&lt;w:wordDocument xmlns:aml=&quot;http://schemas.microsoft.com/aml/2001/core&quot; xmlns:wpc=&quot;http://schemas.microsoft.com/office/word/2010/wordprocessingCanvas&quot; xmlns:cx=&quot;http://schemas.microsoft.com/office/drawing/2014/chartex&quot; xmlns:cx1=&quot;http://schemas.microsoft.com/office/drawing/2015/9/8/chartex&quot; xmlns:cx2=&quot;http://schemas.microsoft.com/office/drawing/2015/10/21/chartex&quot; xmlns:cx3=&quot;http://schemas.microsoft.com/office/drawing/2016/5/9/chartex&quot; xmlns:cx4=&quot;http://schemas.microsoft.com/office/drawing/2016/5/10/chartex&quot; xmlns:cx5=&quot;http://schemas.microsoft.com/office/drawing/2016/5/11/chartex&quot; xmlns:cx6=&quot;http://schemas.microsoft.com/office/drawing/2016/5/12/chartex&quot; xmlns:cx7=&quot;http://schemas.microsoft.com/office/drawing/2016/5/13/chartex&quot; xmlns:cx8=&quot;http://schemas.microsoft.com/office/drawing/2016/5/14/chartex&quot; xmlns:dt=&quot;uuid:C2F41010-65B3-11d1-A29F-00AA00C14882&quot; xmlns:mc=&quot;http://schemas.openxmlformats.org/markup-compatibility/2006&quot; xmlns:aink=&quot;http://schemas.microsoft.com/office/drawing/2016/ink&quot; xmlns:am3d=&quot;http://schemas.microsoft.com/office/drawing/2017/model3d&quot; xmlns:o=&quot;urn:schemas-microsoft-com:office:office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ne=&quot;http://schemas.microsoft.com/office/word/2006/wordml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6&lt;/o:Version&gt;&lt;/o:DocumentProperties&gt;&lt;w:docPr&gt;&lt;w:view w:val=&quot;print&quot;/&gt;&lt;w:zoom w:percent=&quot;100&quot;/&gt;&lt;w:doNotEmbedSystemFonts/&gt;&lt;w:bordersDontSurroundHeader/&gt;&lt;w:bordersDontSurroundFooter/&gt;&lt;w:defaultTabStop w:val=&quot;420&quot;/&gt;&lt;w:drawingGridVerticalSpacing w:val=&quot;156&quot;/&gt;&lt;w:displayHorizontalDrawingGridEvery w:val=&quot;0&quot;/&gt;&lt;w:displayVerticalDrawingGridEvery w:val=&quot;2&quot;/&gt;&lt;w:punctuationKerning/&gt;&lt;w:characterSpacingControl w:val=&quot;CompressPunctuation&quot;/&gt;&lt;w:optimizeForBrowser/&gt;&lt;w:relyOnVML/&gt;&lt;w:allowPNG/&gt;&lt;w:validateAgainstSchema/&gt;&lt;w:saveInvalidXML w:val=&quot;off&quot;/&gt;&lt;w:ignoreMixedContent w:val=&quot;off&quot;/&gt;&lt;w:alwaysShowPlaceholderText w:val=&quot;off&quot;/&gt;&lt;w:compat&gt;&lt;w:spaceForUL/&gt;&lt;w:balanceSingleByteDoubleByteWidth/&gt;&lt;w:doNotLeaveBackslashAlone/&gt;&lt;w:ulTrailSpace/&gt;&lt;w:doNotExpandShiftReturn/&gt;&lt;w:adjustLineHeightInTable/&gt;&lt;w:breakWrappedTables/&gt;&lt;w:snapToGridInCell/&gt;&lt;w:wrapTextWithPunct/&gt;&lt;w:useAsianBreakRules/&gt;&lt;w:dontGrowAutofit/&gt;&lt;w:useFELayout/&gt;&lt;/w:compat&gt;&lt;w:docVars&gt;&lt;w:docVar w:name=&quot;EN.InstantFormat&quot; w:val=&quot;&amp;lt;ENInstantFormat&amp;gt;&amp;lt;Enabled&amp;gt;1&amp;lt;/Enabled&amp;gt;&amp;lt;ScanUnformatted&amp;gt;1&amp;lt;/ScanUnformatted&amp;gt;&amp;lt;ScanChanges&amp;gt;1&amp;lt;/ScanChanges&amp;gt;&amp;lt;Suspended&amp;gt;0&amp;lt;/Suspended&amp;gt;&amp;lt;/ENInstantFormat&amp;gt;&quot;/&gt;&lt;w:docVar w:name=&quot;EN.Layout&quot; w:val=&quot;&amp;lt;ENLayout&amp;gt;&amp;lt;Style&amp;gt;Harvard&amp;lt;/Style&amp;gt;&amp;lt;LeftDelim&amp;gt;{&amp;lt;/LeftDelim&amp;gt;&amp;lt;RightDelim&amp;gt;}&amp;lt;/RightDelim&amp;gt;&amp;lt;FontName&amp;gt;Calibri&amp;lt;/FontName&amp;gt;&amp;lt;FontSize&amp;gt;10&amp;lt;/FontSize&amp;gt;&amp;lt;ReflistTitle&amp;gt;&amp;lt;/ReflistTitle&amp;gt;&amp;lt;StartingRefnum&amp;gt;1&amp;lt;/StartingRefnum&amp;gt;&amp;lt;FirstLineIndent&amp;gt;0&amp;lt;/FirstLineIndent&amp;gt;&amp;lt;HangingIndent&amp;gt;720&amp;lt;/HangingIndent&amp;gt;&amp;lt;LineSpacing&amp;gt;0&amp;lt;/LineSpacing&amp;gt;&amp;lt;SpaceAfter&amp;gt;0&amp;lt;/SpaceAfter&amp;gt;&amp;lt;HyperlinksEnabled&amp;gt;0&amp;lt;/HyperlinksEnabled&amp;gt;&amp;lt;HyperlinksVisible&amp;gt;0&amp;lt;/HyperlinksVisible&amp;gt;&amp;lt;EnableBibliographyCategories&amp;gt;0&amp;lt;/EnableBibliographyCategories&amp;gt;&amp;lt;/ENLayout&amp;gt;&quot;/&gt;&lt;w:docVar w:name=&quot;EN.Libraries&quot; w:val=&quot;&amp;lt;Libraries&amp;gt;&amp;lt;item db-id=&amp;quot;e2r9ptreq9dd9qe9rd7pxtxka5a52pxeaf2d&amp;quot;&amp;gt;My EndNote Library&amp;lt;record-ids&amp;gt;&amp;lt;item&amp;gt;8&amp;lt;/item&amp;gt;&amp;lt;/record-ids&amp;gt;&amp;lt;/item&amp;gt;&amp;lt;/Libraries&amp;gt;&quot;/&gt;&lt;/w:docVars&gt;&lt;wsp:rsids&gt;&lt;wsp:rsidRoot wsp:val=&quot;00DA5166&quot;/&gt;&lt;wsp:rsid wsp:val=&quot;00005505&quot;/&gt;&lt;wsp:rsid wsp:val=&quot;000227B3&quot;/&gt;&lt;wsp:rsid wsp:val=&quot;0003340F&quot;/&gt;&lt;wsp:rsid wsp:val=&quot;0003731C&quot;/&gt;&lt;wsp:rsid wsp:val=&quot;000451D3&quot;/&gt;&lt;wsp:rsid wsp:val=&quot;00053B14&quot;/&gt;&lt;wsp:rsid wsp:val=&quot;000550BB&quot;/&gt;&lt;wsp:rsid wsp:val=&quot;00090CB4&quot;/&gt;&lt;wsp:rsid wsp:val=&quot;00092D6B&quot;/&gt;&lt;wsp:rsid wsp:val=&quot;000A5862&quot;/&gt;&lt;wsp:rsid wsp:val=&quot;000B1746&quot;/&gt;&lt;wsp:rsid wsp:val=&quot;000B229F&quot;/&gt;&lt;wsp:rsid wsp:val=&quot;000B4A45&quot;/&gt;&lt;wsp:rsid wsp:val=&quot;000C5976&quot;/&gt;&lt;wsp:rsid wsp:val=&quot;000F2675&quot;/&gt;&lt;wsp:rsid wsp:val=&quot;000F6414&quot;/&gt;&lt;wsp:rsid wsp:val=&quot;00105003&quot;/&gt;&lt;wsp:rsid wsp:val=&quot;001148D8&quot;/&gt;&lt;wsp:rsid wsp:val=&quot;00115736&quot;/&gt;&lt;wsp:rsid wsp:val=&quot;00123DDA&quot;/&gt;&lt;wsp:rsid wsp:val=&quot;00141616&quot;/&gt;&lt;wsp:rsid wsp:val=&quot;00171FB3&quot;/&gt;&lt;wsp:rsid wsp:val=&quot;00172E7F&quot;/&gt;&lt;wsp:rsid wsp:val=&quot;001773B2&quot;/&gt;&lt;wsp:rsid wsp:val=&quot;00181996&quot;/&gt;&lt;wsp:rsid wsp:val=&quot;00196565&quot;/&gt;&lt;wsp:rsid wsp:val=&quot;001A25D9&quot;/&gt;&lt;wsp:rsid wsp:val=&quot;001A5047&quot;/&gt;&lt;wsp:rsid wsp:val=&quot;001A68D8&quot;/&gt;&lt;wsp:rsid wsp:val=&quot;001B14CC&quot;/&gt;&lt;wsp:rsid wsp:val=&quot;001C181F&quot;/&gt;&lt;wsp:rsid wsp:val=&quot;001E367C&quot;/&gt;&lt;wsp:rsid wsp:val=&quot;001F1B56&quot;/&gt;&lt;wsp:rsid wsp:val=&quot;001F3167&quot;/&gt;&lt;wsp:rsid wsp:val=&quot;001F6DB1&quot;/&gt;&lt;wsp:rsid wsp:val=&quot;002054E1&quot;/&gt;&lt;wsp:rsid wsp:val=&quot;00227460&quot;/&gt;&lt;wsp:rsid wsp:val=&quot;0029748A&quot;/&gt;&lt;wsp:rsid wsp:val=&quot;002A76A6&quot;/&gt;&lt;wsp:rsid wsp:val=&quot;002B50A1&quot;/&gt;&lt;wsp:rsid wsp:val=&quot;002C2417&quot;/&gt;&lt;wsp:rsid wsp:val=&quot;002C2744&quot;/&gt;&lt;wsp:rsid wsp:val=&quot;002D5B99&quot;/&gt;&lt;wsp:rsid wsp:val=&quot;002F6CDF&quot;/&gt;&lt;wsp:rsid wsp:val=&quot;00302020&quot;/&gt;&lt;wsp:rsid wsp:val=&quot;00311977&quot;/&gt;&lt;wsp:rsid wsp:val=&quot;00314F9F&quot;/&gt;&lt;wsp:rsid wsp:val=&quot;00316B56&quot;/&gt;&lt;wsp:rsid wsp:val=&quot;00336F7A&quot;/&gt;&lt;wsp:rsid wsp:val=&quot;00347744&quot;/&gt;&lt;wsp:rsid wsp:val=&quot;003512AF&quot;/&gt;&lt;wsp:rsid wsp:val=&quot;0035186C&quot;/&gt;&lt;wsp:rsid wsp:val=&quot;00356F3E&quot;/&gt;&lt;wsp:rsid wsp:val=&quot;00365049&quot;/&gt;&lt;wsp:rsid wsp:val=&quot;00396FBA&quot;/&gt;&lt;wsp:rsid wsp:val=&quot;003B49FF&quot;/&gt;&lt;wsp:rsid wsp:val=&quot;003B6E77&quot;/&gt;&lt;wsp:rsid wsp:val=&quot;003C1C91&quot;/&gt;&lt;wsp:rsid wsp:val=&quot;003D02F6&quot;/&gt;&lt;wsp:rsid wsp:val=&quot;003D470F&quot;/&gt;&lt;wsp:rsid wsp:val=&quot;003E0108&quot;/&gt;&lt;wsp:rsid wsp:val=&quot;003E624C&quot;/&gt;&lt;wsp:rsid wsp:val=&quot;003F2478&quot;/&gt;&lt;wsp:rsid wsp:val=&quot;00435A7F&quot;/&gt;&lt;wsp:rsid wsp:val=&quot;004366BB&quot;/&gt;&lt;wsp:rsid wsp:val=&quot;004406EE&quot;/&gt;&lt;wsp:rsid wsp:val=&quot;004441B7&quot;/&gt;&lt;wsp:rsid wsp:val=&quot;004975FF&quot;/&gt;&lt;wsp:rsid wsp:val=&quot;004A143E&quot;/&gt;&lt;wsp:rsid wsp:val=&quot;004B7075&quot;/&gt;&lt;wsp:rsid wsp:val=&quot;004E5CCC&quot;/&gt;&lt;wsp:rsid wsp:val=&quot;004F2AD9&quot;/&gt;&lt;wsp:rsid wsp:val=&quot;004F7B65&quot;/&gt;&lt;wsp:rsid wsp:val=&quot;00505A15&quot;/&gt;&lt;wsp:rsid wsp:val=&quot;005149A1&quot;/&gt;&lt;wsp:rsid wsp:val=&quot;005160CE&quot;/&gt;&lt;wsp:rsid wsp:val=&quot;00516A61&quot;/&gt;&lt;wsp:rsid wsp:val=&quot;00530916&quot;/&gt;&lt;wsp:rsid wsp:val=&quot;00530BE4&quot;/&gt;&lt;wsp:rsid wsp:val=&quot;00532C97&quot;/&gt;&lt;wsp:rsid wsp:val=&quot;00532CC7&quot;/&gt;&lt;wsp:rsid wsp:val=&quot;0054034E&quot;/&gt;&lt;wsp:rsid wsp:val=&quot;005428CD&quot;/&gt;&lt;wsp:rsid wsp:val=&quot;0055182B&quot;/&gt;&lt;wsp:rsid wsp:val=&quot;00556CA7&quot;/&gt;&lt;wsp:rsid wsp:val=&quot;00556E0F&quot;/&gt;&lt;wsp:rsid wsp:val=&quot;00575DE0&quot;/&gt;&lt;wsp:rsid wsp:val=&quot;0059201D&quot;/&gt;&lt;wsp:rsid wsp:val=&quot;005A313A&quot;/&gt;&lt;wsp:rsid wsp:val=&quot;005A597D&quot;/&gt;&lt;wsp:rsid wsp:val=&quot;005A67B6&quot;/&gt;&lt;wsp:rsid wsp:val=&quot;005D2014&quot;/&gt;&lt;wsp:rsid wsp:val=&quot;005F0EA5&quot;/&gt;&lt;wsp:rsid wsp:val=&quot;005F2D46&quot;/&gt;&lt;wsp:rsid wsp:val=&quot;00603197&quot;/&gt;&lt;wsp:rsid wsp:val=&quot;006218C2&quot;/&gt;&lt;wsp:rsid wsp:val=&quot;00632396&quot;/&gt;&lt;wsp:rsid wsp:val=&quot;0064623F&quot;/&gt;&lt;wsp:rsid wsp:val=&quot;00653AB6&quot;/&gt;&lt;wsp:rsid wsp:val=&quot;00663081&quot;/&gt;&lt;wsp:rsid wsp:val=&quot;006719A6&quot;/&gt;&lt;wsp:rsid wsp:val=&quot;00676BB3&quot;/&gt;&lt;wsp:rsid wsp:val=&quot;006808D3&quot;/&gt;&lt;wsp:rsid wsp:val=&quot;006876A5&quot;/&gt;&lt;wsp:rsid wsp:val=&quot;006940F1&quot;/&gt;&lt;wsp:rsid wsp:val=&quot;006A12A3&quot;/&gt;&lt;wsp:rsid wsp:val=&quot;006C0A58&quot;/&gt;&lt;wsp:rsid wsp:val=&quot;006D446C&quot;/&gt;&lt;wsp:rsid wsp:val=&quot;00706C54&quot;/&gt;&lt;wsp:rsid wsp:val=&quot;00711821&quot;/&gt;&lt;wsp:rsid wsp:val=&quot;00712D18&quot;/&gt;&lt;wsp:rsid wsp:val=&quot;0071417E&quot;/&gt;&lt;wsp:rsid wsp:val=&quot;007147EE&quot;/&gt;&lt;wsp:rsid wsp:val=&quot;007216F9&quot;/&gt;&lt;wsp:rsid wsp:val=&quot;00722899&quot;/&gt;&lt;wsp:rsid wsp:val=&quot;00723FE3&quot;/&gt;&lt;wsp:rsid wsp:val=&quot;0075047F&quot;/&gt;&lt;wsp:rsid wsp:val=&quot;007535F9&quot;/&gt;&lt;wsp:rsid wsp:val=&quot;007635DF&quot;/&gt;&lt;wsp:rsid wsp:val=&quot;0076558B&quot;/&gt;&lt;wsp:rsid wsp:val=&quot;00776501&quot;/&gt;&lt;wsp:rsid wsp:val=&quot;00781856&quot;/&gt;&lt;wsp:rsid wsp:val=&quot;00783D65&quot;/&gt;&lt;wsp:rsid wsp:val=&quot;0079061C&quot;/&gt;&lt;wsp:rsid wsp:val=&quot;00794B70&quot;/&gt;&lt;wsp:rsid wsp:val=&quot;00795312&quot;/&gt;&lt;wsp:rsid wsp:val=&quot;007975E5&quot;/&gt;&lt;wsp:rsid wsp:val=&quot;007C6702&quot;/&gt;&lt;wsp:rsid wsp:val=&quot;007E0E0F&quot;/&gt;&lt;wsp:rsid wsp:val=&quot;007E3CA3&quot;/&gt;&lt;wsp:rsid wsp:val=&quot;007E4E50&quot;/&gt;&lt;wsp:rsid wsp:val=&quot;007F21E4&quot;/&gt;&lt;wsp:rsid wsp:val=&quot;007F50EF&quot;/&gt;&lt;wsp:rsid wsp:val=&quot;0080096F&quot;/&gt;&lt;wsp:rsid wsp:val=&quot;008142EF&quot;/&gt;&lt;wsp:rsid wsp:val=&quot;00814AC4&quot;/&gt;&lt;wsp:rsid wsp:val=&quot;00820DDB&quot;/&gt;&lt;wsp:rsid wsp:val=&quot;00825FEE&quot;/&gt;&lt;wsp:rsid wsp:val=&quot;00832D46&quot;/&gt;&lt;wsp:rsid wsp:val=&quot;00833126&quot;/&gt;&lt;wsp:rsid wsp:val=&quot;00836E78&quot;/&gt;&lt;wsp:rsid wsp:val=&quot;00850C7F&quot;/&gt;&lt;wsp:rsid wsp:val=&quot;00853956&quot;/&gt;&lt;wsp:rsid wsp:val=&quot;00867D5E&quot;/&gt;&lt;wsp:rsid wsp:val=&quot;00867E12&quot;/&gt;&lt;wsp:rsid wsp:val=&quot;00867E62&quot;/&gt;&lt;wsp:rsid wsp:val=&quot;008877BD&quot;/&gt;&lt;wsp:rsid wsp:val=&quot;0089343E&quot;/&gt;&lt;wsp:rsid wsp:val=&quot;008B0777&quot;/&gt;&lt;wsp:rsid wsp:val=&quot;008D0B0C&quot;/&gt;&lt;wsp:rsid wsp:val=&quot;008D185B&quot;/&gt;&lt;wsp:rsid wsp:val=&quot;008D1AE6&quot;/&gt;&lt;wsp:rsid wsp:val=&quot;008D415F&quot;/&gt;&lt;wsp:rsid wsp:val=&quot;008D57BF&quot;/&gt;&lt;wsp:rsid wsp:val=&quot;008E32E9&quot;/&gt;&lt;wsp:rsid wsp:val=&quot;008F2EBE&quot;/&gt;&lt;wsp:rsid wsp:val=&quot;008F5649&quot;/&gt;&lt;wsp:rsid wsp:val=&quot;00902CBA&quot;/&gt;&lt;wsp:rsid wsp:val=&quot;009036C6&quot;/&gt;&lt;wsp:rsid wsp:val=&quot;00910912&quot;/&gt;&lt;wsp:rsid wsp:val=&quot;00911F6C&quot;/&gt;&lt;wsp:rsid wsp:val=&quot;00914079&quot;/&gt;&lt;wsp:rsid wsp:val=&quot;0091488F&quot;/&gt;&lt;wsp:rsid wsp:val=&quot;00921961&quot;/&gt;&lt;wsp:rsid wsp:val=&quot;00933D2B&quot;/&gt;&lt;wsp:rsid wsp:val=&quot;009500A9&quot;/&gt;&lt;wsp:rsid wsp:val=&quot;00951384&quot;/&gt;&lt;wsp:rsid wsp:val=&quot;009517E4&quot;/&gt;&lt;wsp:rsid wsp:val=&quot;0095234C&quot;/&gt;&lt;wsp:rsid wsp:val=&quot;0096286B&quot;/&gt;&lt;wsp:rsid wsp:val=&quot;00966BE3&quot;/&gt;&lt;wsp:rsid wsp:val=&quot;00966D51&quot;/&gt;&lt;wsp:rsid wsp:val=&quot;00971790&quot;/&gt;&lt;wsp:rsid wsp:val=&quot;00973272&quot;/&gt;&lt;wsp:rsid wsp:val=&quot;00981365&quot;/&gt;&lt;wsp:rsid wsp:val=&quot;00984BA0&quot;/&gt;&lt;wsp:rsid wsp:val=&quot;009F5CBE&quot;/&gt;&lt;wsp:rsid wsp:val=&quot;00A00CD5&quot;/&gt;&lt;wsp:rsid wsp:val=&quot;00A235CC&quot;/&gt;&lt;wsp:rsid wsp:val=&quot;00A256EA&quot;/&gt;&lt;wsp:rsid wsp:val=&quot;00A26C5B&quot;/&gt;&lt;wsp:rsid wsp:val=&quot;00A375F9&quot;/&gt;&lt;wsp:rsid wsp:val=&quot;00A449EC&quot;/&gt;&lt;wsp:rsid wsp:val=&quot;00A601C7&quot;/&gt;&lt;wsp:rsid wsp:val=&quot;00A62CBF&quot;/&gt;&lt;wsp:rsid wsp:val=&quot;00A67CD2&quot;/&gt;&lt;wsp:rsid wsp:val=&quot;00A7797C&quot;/&gt;&lt;wsp:rsid wsp:val=&quot;00A837CE&quot;/&gt;&lt;wsp:rsid wsp:val=&quot;00A83DD5&quot;/&gt;&lt;wsp:rsid wsp:val=&quot;00A9213A&quot;/&gt;&lt;wsp:rsid wsp:val=&quot;00AA3E35&quot;/&gt;&lt;wsp:rsid wsp:val=&quot;00AB0186&quot;/&gt;&lt;wsp:rsid wsp:val=&quot;00AB031E&quot;/&gt;&lt;wsp:rsid wsp:val=&quot;00AD4543&quot;/&gt;&lt;wsp:rsid wsp:val=&quot;00AD654A&quot;/&gt;&lt;wsp:rsid wsp:val=&quot;00AE4E50&quot;/&gt;&lt;wsp:rsid wsp:val=&quot;00AE77AE&quot;/&gt;&lt;wsp:rsid wsp:val=&quot;00B3235B&quot;/&gt;&lt;wsp:rsid wsp:val=&quot;00B70236&quot;/&gt;&lt;wsp:rsid wsp:val=&quot;00B96204&quot;/&gt;&lt;wsp:rsid wsp:val=&quot;00BA1A0F&quot;/&gt;&lt;wsp:rsid wsp:val=&quot;00BA2F7B&quot;/&gt;&lt;wsp:rsid wsp:val=&quot;00BD0E8A&quot;/&gt;&lt;wsp:rsid wsp:val=&quot;00BE146E&quot;/&gt;&lt;wsp:rsid wsp:val=&quot;00BF43CE&quot;/&gt;&lt;wsp:rsid wsp:val=&quot;00C063F1&quot;/&gt;&lt;wsp:rsid wsp:val=&quot;00C137A5&quot;/&gt;&lt;wsp:rsid wsp:val=&quot;00C2282F&quot;/&gt;&lt;wsp:rsid wsp:val=&quot;00C3306F&quot;/&gt;&lt;wsp:rsid wsp:val=&quot;00C3350E&quot;/&gt;&lt;wsp:rsid wsp:val=&quot;00C42F3B&quot;/&gt;&lt;wsp:rsid wsp:val=&quot;00C50AD1&quot;/&gt;&lt;wsp:rsid wsp:val=&quot;00C50F22&quot;/&gt;&lt;wsp:rsid wsp:val=&quot;00C60B7C&quot;/&gt;&lt;wsp:rsid wsp:val=&quot;00C623BC&quot;/&gt;&lt;wsp:rsid wsp:val=&quot;00C64E67&quot;/&gt;&lt;wsp:rsid wsp:val=&quot;00C71D83&quot;/&gt;&lt;wsp:rsid wsp:val=&quot;00C73871&quot;/&gt;&lt;wsp:rsid wsp:val=&quot;00CA1ACC&quot;/&gt;&lt;wsp:rsid wsp:val=&quot;00CC7C22&quot;/&gt;&lt;wsp:rsid wsp:val=&quot;00CD1FFE&quot;/&gt;&lt;wsp:rsid wsp:val=&quot;00CF041F&quot;/&gt;&lt;wsp:rsid wsp:val=&quot;00CF6B0C&quot;/&gt;&lt;wsp:rsid wsp:val=&quot;00CF7BB6&quot;/&gt;&lt;wsp:rsid wsp:val=&quot;00D27353&quot;/&gt;&lt;wsp:rsid wsp:val=&quot;00D33BDE&quot;/&gt;&lt;wsp:rsid wsp:val=&quot;00D377E8&quot;/&gt;&lt;wsp:rsid wsp:val=&quot;00D423C4&quot;/&gt;&lt;wsp:rsid wsp:val=&quot;00D65A06&quot;/&gt;&lt;wsp:rsid wsp:val=&quot;00D70553&quot;/&gt;&lt;wsp:rsid wsp:val=&quot;00D71FAA&quot;/&gt;&lt;wsp:rsid wsp:val=&quot;00D8400A&quot;/&gt;&lt;wsp:rsid wsp:val=&quot;00DA3960&quot;/&gt;&lt;wsp:rsid wsp:val=&quot;00DA5166&quot;/&gt;&lt;wsp:rsid wsp:val=&quot;00DB174D&quot;/&gt;&lt;wsp:rsid wsp:val=&quot;00DE0B9C&quot;/&gt;&lt;wsp:rsid wsp:val=&quot;00DE34D2&quot;/&gt;&lt;wsp:rsid wsp:val=&quot;00E02532&quot;/&gt;&lt;wsp:rsid wsp:val=&quot;00E0390B&quot;/&gt;&lt;wsp:rsid wsp:val=&quot;00E07ED2&quot;/&gt;&lt;wsp:rsid wsp:val=&quot;00E23557&quot;/&gt;&lt;wsp:rsid wsp:val=&quot;00E2483D&quot;/&gt;&lt;wsp:rsid wsp:val=&quot;00E30FA0&quot;/&gt;&lt;wsp:rsid wsp:val=&quot;00E501A1&quot;/&gt;&lt;wsp:rsid wsp:val=&quot;00E52050&quot;/&gt;&lt;wsp:rsid wsp:val=&quot;00E53C15&quot;/&gt;&lt;wsp:rsid wsp:val=&quot;00E6645B&quot;/&gt;&lt;wsp:rsid wsp:val=&quot;00E70ABF&quot;/&gt;&lt;wsp:rsid wsp:val=&quot;00ED28FB&quot;/&gt;&lt;wsp:rsid wsp:val=&quot;00EE013C&quot;/&gt;&lt;wsp:rsid wsp:val=&quot;00EE6EF8&quot;/&gt;&lt;wsp:rsid wsp:val=&quot;00F042F6&quot;/&gt;&lt;wsp:rsid wsp:val=&quot;00F06C34&quot;/&gt;&lt;wsp:rsid wsp:val=&quot;00F079B7&quot;/&gt;&lt;wsp:rsid wsp:val=&quot;00F22A37&quot;/&gt;&lt;wsp:rsid wsp:val=&quot;00F30C9E&quot;/&gt;&lt;wsp:rsid wsp:val=&quot;00F4343B&quot;/&gt;&lt;wsp:rsid wsp:val=&quot;00F47DF1&quot;/&gt;&lt;wsp:rsid wsp:val=&quot;00F8341C&quot;/&gt;&lt;wsp:rsid wsp:val=&quot;00F8469B&quot;/&gt;&lt;wsp:rsid wsp:val=&quot;00F95D64&quot;/&gt;&lt;wsp:rsid wsp:val=&quot;00FA44A4&quot;/&gt;&lt;wsp:rsid wsp:val=&quot;00FC07BA&quot;/&gt;&lt;wsp:rsid wsp:val=&quot;00FC1B48&quot;/&gt;&lt;wsp:rsid wsp:val=&quot;00FC1DF2&quot;/&gt;&lt;wsp:rsid wsp:val=&quot;00FC4B1E&quot;/&gt;&lt;wsp:rsid wsp:val=&quot;00FC65D5&quot;/&gt;&lt;wsp:rsid wsp:val=&quot;00FD00F1&quot;/&gt;&lt;wsp:rsid wsp:val=&quot;00FE6FC6&quot;/&gt;&lt;wsp:rsid wsp:val=&quot;00FF4EE4&quot;/&gt;&lt;wsp:rsid wsp:val=&quot;00FF6B2E&quot;/&gt;&lt;/wsp:rsids&gt;&lt;/w:docPr&gt;&lt;w:body&gt;&lt;wx:sect&gt;&lt;w:p wsp:rsidR=&quot;00000000&quot; wsp:rsidRDefault=&quot;007216F9&quot; wsp:rsidP=&quot;007216F9&quot;&gt;&lt;m:oMathPara&gt;&lt;m:oMath&gt;&lt;m:d&gt;&lt;m:dPr&gt;&lt;m:begChr m:val=&quot;|&quot;/&gt;&lt;m:endChr m:val=&quot;|&quot;/&gt;&lt;m:ctrlPr&gt;&lt;w:rPr&gt;&lt;w:rFonts w:ascii=&quot;Cambria Math&quot; w:fareast=&quot;??????&quot; w:h-ansi=&quot;Cambria Math&quot; w:cs=&quot;Times w:p ws wsNew Roman&quot;/&gt;&lt;wx:font wx:val=&quot;Cambria Math&quot;/&gt;&lt;w:i/&gt;&lt;w:sz w:val=&quot;24&quot;/&gt;&lt;w:lang w:val=&quot;EN-US&quot; w:fareast=&quot;ZH-TW&quot;/&gt;&lt;/w:rPr&gt;&lt;/m:ctrlPr&gt;&lt;/m:dPr&gt;&lt;m:e&gt;&lt;m:r&gt;&lt;w:rPr&gt;&lt;w:rFonts w:ascii=&quot;Cambria Math&quot; w:fareast=&quot;??????&quot; w:h-ansi=&quot;Cambria Math&quot;/&gt;&lt;wx:font wx:val=&quot;Ca wsw:p wsmbria Math&quot;/&gt;&lt;w:i/&gt;&lt;/w:rPr&gt;&lt;m:t&gt;A&lt;/m:t&gt;&lt;/m:r&gt;&lt;/m:e&gt;&lt;/m:d&gt;&lt;/m:oMath&gt;&lt;/m:oMathPara&gt;&lt;/w:p&gt;&lt;w:sectPr wsp:rsidR=&quot;00000000&quot;&gt;&lt;w:pgSz w:w=&quot;12240&quot; w:h=&quot;15840&quot;/&gt;&lt;w:pgMar w:top=&quot;1440&quot; w:right=&quot;1800&quot; w:bottom=&quot;1440&quot; w:left=&quot;1800&quot; w:header=&quot;720&quot; w:footer=&quot;720&quot; w:gutter=&quot;0&quot;/&gt;&lt;w:cols w:space=&quot;720&quot;/&gt;&lt;/w:sectPr&gt;&lt;/wx:sect&gt;&lt;/w:body&gt;&lt;/w:wordDocument&gt;">
            <v:imagedata r:id="rId21" o:title="" chromakey="white"/>
          </v:shape>
        </w:pict>
      </w:r>
      <w:r w:rsidR="00157E02" w:rsidRPr="00B76F0E">
        <w:rPr>
          <w:rFonts w:ascii="Cambria Math" w:eastAsia="PMingLiU" w:hAnsi="Cambria Math"/>
          <w:lang w:val="en-US" w:eastAsia="zh-TW"/>
        </w:rPr>
        <w:fldChar w:fldCharType="end"/>
      </w:r>
      <w:r w:rsidR="00157E02" w:rsidRPr="00B76F0E">
        <w:rPr>
          <w:rFonts w:ascii="Cambria Math" w:eastAsia="PMingLiU" w:hAnsi="Cambria Math"/>
          <w:lang w:val="en-US" w:eastAsia="zh-TW"/>
        </w:rPr>
        <w:fldChar w:fldCharType="begin"/>
      </w:r>
      <w:r w:rsidR="008877BD" w:rsidRPr="00B76F0E">
        <w:rPr>
          <w:rFonts w:ascii="Cambria Math" w:eastAsia="PMingLiU" w:hAnsi="Cambria Math"/>
          <w:lang w:val="en-US" w:eastAsia="zh-TW"/>
        </w:rPr>
        <w:instrText xml:space="preserve"> QUOTE </w:instrText>
      </w:r>
      <w:r w:rsidR="0009400D">
        <w:rPr>
          <w:position w:val="-6"/>
        </w:rPr>
        <w:pict>
          <v:shape id="_x0000_i1039" type="#_x0000_t75" style="width:14.25pt;height:15.75pt" equationxml="&lt;?xml version=&quot;1.0&quot; encoding=&quot;UTF-8&quot; standalone=&quot;yes&quot;?&gt;&#10;&lt;?mso-application progid=&quot;Word.Document&quot;?&gt;&#10;&lt;w:wordDocument xmlns:aml=&quot;http://schemas.microsoft.com/aml/2001/core&quot; xmlns:wpc=&quot;http://schemas.microsoft.com/office/word/2010/wordprocessingCanvas&quot; xmlns:cx=&quot;http://schemas.microsoft.com/office/drawing/2014/chartex&quot; xmlns:cx1=&quot;http://schemas.microsoft.com/office/drawing/2015/9/8/chartex&quot; xmlns:cx2=&quot;http://schemas.microsoft.com/office/drawing/2015/10/21/chartex&quot; xmlns:cx3=&quot;http://schemas.microsoft.com/office/drawing/2016/5/9/chartex&quot; xmlns:cx4=&quot;http://schemas.microsoft.com/office/drawing/2016/5/10/chartex&quot; xmlns:cx5=&quot;http://schemas.microsoft.com/office/drawing/2016/5/11/chartex&quot; xmlns:cx6=&quot;http://schemas.microsoft.com/office/drawing/2016/5/12/chartex&quot; xmlns:cx7=&quot;http://schemas.microsoft.com/office/drawing/2016/5/13/chartex&quot; xmlns:cx8=&quot;http://schemas.microsoft.com/office/drawing/2016/5/14/chartex&quot; xmlns:dt=&quot;uuid:C2F41010-65B3-11d1-A29F-00AA00C14882&quot; xmlns:mc=&quot;http://schemas.openxmlformats.org/markup-compatibility/2006&quot; xmlns:aink=&quot;http://schemas.microsoft.com/office/drawing/2016/ink&quot; xmlns:am3d=&quot;http://schemas.microsoft.com/office/drawing/2017/model3d&quot; xmlns:o=&quot;urn:schemas-microsoft-com:office:office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ne=&quot;http://schemas.microsoft.com/office/word/2006/wordml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6&lt;/o:Version&gt;&lt;/o:DocumentProperties&gt;&lt;w:docPr&gt;&lt;w:view w:val=&quot;print&quot;/&gt;&lt;w:zoom w:percent=&quot;100&quot;/&gt;&lt;w:doNotEmbedSystemFonts/&gt;&lt;w:bordersDontSurroundHeader/&gt;&lt;w:bordersDontSurroundFooter/&gt;&lt;w:defaultTabStop w:val=&quot;420&quot;/&gt;&lt;w:drawingGridVerticalSpacing w:val=&quot;156&quot;/&gt;&lt;w:displayHorizontalDrawingGridEvery w:val=&quot;0&quot;/&gt;&lt;w:displayVerticalDrawingGridEvery w:val=&quot;2&quot;/&gt;&lt;w:punctuationKerning/&gt;&lt;w:characterSpacingControl w:val=&quot;CompressPunctuation&quot;/&gt;&lt;w:optimizeForBrowser/&gt;&lt;w:relyOnVML/&gt;&lt;w:allowPNG/&gt;&lt;w:validateAgainstSchema/&gt;&lt;w:saveInvalidXML w:val=&quot;off&quot;/&gt;&lt;w:ignoreMixedContent w:val=&quot;off&quot;/&gt;&lt;w:alwaysShowPlaceholderText w:val=&quot;off&quot;/&gt;&lt;w:compat&gt;&lt;w:spaceForUL/&gt;&lt;w:balanceSingleByteDoubleByteWidth/&gt;&lt;w:doNotLeaveBackslashAlone/&gt;&lt;w:ulTrailSpace/&gt;&lt;w:doNotExpandShiftReturn/&gt;&lt;w:adjustLineHeightInTable/&gt;&lt;w:breakWrappedTables/&gt;&lt;w:snapToGridInCell/&gt;&lt;w:wrapTextWithPunct/&gt;&lt;w:useAsianBreakRules/&gt;&lt;w:dontGrowAutofit/&gt;&lt;w:useFELayout/&gt;&lt;/w:compat&gt;&lt;w:docVars&gt;&lt;w:docVar w:name=&quot;EN.InstantFormat&quot; w:val=&quot;&amp;lt;ENInstantFormat&amp;gt;&amp;lt;Enabled&amp;gt;1&amp;lt;/Enabled&amp;gt;&amp;lt;ScanUnformatted&amp;gt;1&amp;lt;/ScanUnformatted&amp;gt;&amp;lt;ScanChanges&amp;gt;1&amp;lt;/ScanChanges&amp;gt;&amp;lt;Suspended&amp;gt;0&amp;lt;/Suspended&amp;gt;&amp;lt;/ENInstantFormat&amp;gt;&quot;/&gt;&lt;w:docVar w:name=&quot;EN.Layout&quot; w:val=&quot;&amp;lt;ENLayout&amp;gt;&amp;lt;Style&amp;gt;Harvard&amp;lt;/Style&amp;gt;&amp;lt;LeftDelim&amp;gt;{&amp;lt;/LeftDelim&amp;gt;&amp;lt;RightDelim&amp;gt;}&amp;lt;/RightDelim&amp;gt;&amp;lt;FontName&amp;gt;Calibri&amp;lt;/FontName&amp;gt;&amp;lt;FontSize&amp;gt;10&amp;lt;/FontSize&amp;gt;&amp;lt;ReflistTitle&amp;gt;&amp;lt;/ReflistTitle&amp;gt;&amp;lt;StartingRefnum&amp;gt;1&amp;lt;/StartingRefnum&amp;gt;&amp;lt;FirstLineIndent&amp;gt;0&amp;lt;/FirstLineIndent&amp;gt;&amp;lt;HangingIndent&amp;gt;720&amp;lt;/HangingIndent&amp;gt;&amp;lt;LineSpacing&amp;gt;0&amp;lt;/LineSpacing&amp;gt;&amp;lt;SpaceAfter&amp;gt;0&amp;lt;/SpaceAfter&amp;gt;&amp;lt;HyperlinksEnabled&amp;gt;0&amp;lt;/HyperlinksEnabled&amp;gt;&amp;lt;HyperlinksVisible&amp;gt;0&amp;lt;/HyperlinksVisible&amp;gt;&amp;lt;EnableBibliographyCategories&amp;gt;0&amp;lt;/EnableBibliographyCategories&amp;gt;&amp;lt;/ENLayout&amp;gt;&quot;/&gt;&lt;w:docVar w:name=&quot;EN.Libraries&quot; w:val=&quot;&amp;lt;Libraries&amp;gt;&amp;lt;item db-id=&amp;quot;e2r9ptreq9dd9qe9rd7pxtxka5a52pxeaf2d&amp;quot;&amp;gt;My EndNote Library&amp;lt;record-ids&amp;gt;&amp;lt;item&amp;gt;8&amp;lt;/item&amp;gt;&amp;lt;/record-ids&amp;gt;&amp;lt;/item&amp;gt;&amp;lt;/Libraries&amp;gt;&quot;/&gt;&lt;/w:docVars&gt;&lt;wsp:rsids&gt;&lt;wsp:rsidRoot wsp:val=&quot;00DA5166&quot;/&gt;&lt;wsp:rsid wsp:val=&quot;00005505&quot;/&gt;&lt;wsp:rsid wsp:val=&quot;000227B3&quot;/&gt;&lt;wsp:rsid wsp:val=&quot;0003340F&quot;/&gt;&lt;wsp:rsid wsp:val=&quot;0003731C&quot;/&gt;&lt;wsp:rsid wsp:val=&quot;000451D3&quot;/&gt;&lt;wsp:rsid wsp:val=&quot;00053B14&quot;/&gt;&lt;wsp:rsid wsp:val=&quot;000550BB&quot;/&gt;&lt;wsp:rsid wsp:val=&quot;00090CB4&quot;/&gt;&lt;wsp:rsid wsp:val=&quot;00092D6B&quot;/&gt;&lt;wsp:rsid wsp:val=&quot;000A5862&quot;/&gt;&lt;wsp:rsid wsp:val=&quot;000B1746&quot;/&gt;&lt;wsp:rsid wsp:val=&quot;000B229F&quot;/&gt;&lt;wsp:rsid wsp:val=&quot;000B4A45&quot;/&gt;&lt;wsp:rsid wsp:val=&quot;000C5976&quot;/&gt;&lt;wsp:rsid wsp:val=&quot;000F2675&quot;/&gt;&lt;wsp:rsid wsp:val=&quot;000F6414&quot;/&gt;&lt;wsp:rsid wsp:val=&quot;00105003&quot;/&gt;&lt;wsp:rsid wsp:val=&quot;001148D8&quot;/&gt;&lt;wsp:rsid wsp:val=&quot;00115736&quot;/&gt;&lt;wsp:rsid wsp:val=&quot;00123DDA&quot;/&gt;&lt;wsp:rsid wsp:val=&quot;00141616&quot;/&gt;&lt;wsp:rsid wsp:val=&quot;00171FB3&quot;/&gt;&lt;wsp:rsid wsp:val=&quot;00172E7F&quot;/&gt;&lt;wsp:rsid wsp:val=&quot;001773B2&quot;/&gt;&lt;wsp:rsid wsp:val=&quot;00181996&quot;/&gt;&lt;wsp:rsid wsp:val=&quot;00196565&quot;/&gt;&lt;wsp:rsid wsp:val=&quot;001A25D9&quot;/&gt;&lt;wsp:rsid wsp:val=&quot;001A5047&quot;/&gt;&lt;wsp:rsid wsp:val=&quot;001A68D8&quot;/&gt;&lt;wsp:rsid wsp:val=&quot;001B14CC&quot;/&gt;&lt;wsp:rsid wsp:val=&quot;001C181F&quot;/&gt;&lt;wsp:rsid wsp:val=&quot;001E367C&quot;/&gt;&lt;wsp:rsid wsp:val=&quot;001F1B56&quot;/&gt;&lt;wsp:rsid wsp:val=&quot;001F3167&quot;/&gt;&lt;wsp:rsid wsp:val=&quot;001F6DB1&quot;/&gt;&lt;wsp:rsid wsp:val=&quot;002054E1&quot;/&gt;&lt;wsp:rsid wsp:val=&quot;00227460&quot;/&gt;&lt;wsp:rsid wsp:val=&quot;0029748A&quot;/&gt;&lt;wsp:rsid wsp:val=&quot;002A76A6&quot;/&gt;&lt;wsp:rsid wsp:val=&quot;002B50A1&quot;/&gt;&lt;wsp:rsid wsp:val=&quot;002C2417&quot;/&gt;&lt;wsp:rsid wsp:val=&quot;002C2744&quot;/&gt;&lt;wsp:rsid wsp:val=&quot;002D5B99&quot;/&gt;&lt;wsp:rsid wsp:val=&quot;002F6CDF&quot;/&gt;&lt;wsp:rsid wsp:val=&quot;00302020&quot;/&gt;&lt;wsp:rsid wsp:val=&quot;00311977&quot;/&gt;&lt;wsp:rsid wsp:val=&quot;00314F9F&quot;/&gt;&lt;wsp:rsid wsp:val=&quot;00316B56&quot;/&gt;&lt;wsp:rsid wsp:val=&quot;00336F7A&quot;/&gt;&lt;wsp:rsid wsp:val=&quot;00347744&quot;/&gt;&lt;wsp:rsid wsp:val=&quot;003512AF&quot;/&gt;&lt;wsp:rsid wsp:val=&quot;0035186C&quot;/&gt;&lt;wsp:rsid wsp:val=&quot;00356F3E&quot;/&gt;&lt;wsp:rsid wsp:val=&quot;00365049&quot;/&gt;&lt;wsp:rsid wsp:val=&quot;00396FBA&quot;/&gt;&lt;wsp:rsid wsp:val=&quot;003B49FF&quot;/&gt;&lt;wsp:rsid wsp:val=&quot;003B6E77&quot;/&gt;&lt;wsp:rsid wsp:val=&quot;003C1C91&quot;/&gt;&lt;wsp:rsid wsp:val=&quot;003D02F6&quot;/&gt;&lt;wsp:rsid wsp:val=&quot;003D470F&quot;/&gt;&lt;wsp:rsid wsp:val=&quot;003E0108&quot;/&gt;&lt;wsp:rsid wsp:val=&quot;003E624C&quot;/&gt;&lt;wsp:rsid wsp:val=&quot;003F2478&quot;/&gt;&lt;wsp:rsid wsp:val=&quot;00435A7F&quot;/&gt;&lt;wsp:rsid wsp:val=&quot;004366BB&quot;/&gt;&lt;wsp:rsid wsp:val=&quot;004406EE&quot;/&gt;&lt;wsp:rsid wsp:val=&quot;004441B7&quot;/&gt;&lt;wsp:rsid wsp:val=&quot;004975FF&quot;/&gt;&lt;wsp:rsid wsp:val=&quot;004A143E&quot;/&gt;&lt;wsp:rsid wsp:val=&quot;004B7075&quot;/&gt;&lt;wsp:rsid wsp:val=&quot;004E5CCC&quot;/&gt;&lt;wsp:rsid wsp:val=&quot;004F2AD9&quot;/&gt;&lt;wsp:rsid wsp:val=&quot;004F7B65&quot;/&gt;&lt;wsp:rsid wsp:val=&quot;00505A15&quot;/&gt;&lt;wsp:rsid wsp:val=&quot;005149A1&quot;/&gt;&lt;wsp:rsid wsp:val=&quot;005160CE&quot;/&gt;&lt;wsp:rsid wsp:val=&quot;00516A61&quot;/&gt;&lt;wsp:rsid wsp:val=&quot;00530916&quot;/&gt;&lt;wsp:rsid wsp:val=&quot;00530BE4&quot;/&gt;&lt;wsp:rsid wsp:val=&quot;00532C97&quot;/&gt;&lt;wsp:rsid wsp:val=&quot;00532CC7&quot;/&gt;&lt;wsp:rsid wsp:val=&quot;0054034E&quot;/&gt;&lt;wsp:rsid wsp:val=&quot;005428CD&quot;/&gt;&lt;wsp:rsid wsp:val=&quot;0055182B&quot;/&gt;&lt;wsp:rsid wsp:val=&quot;00556CA7&quot;/&gt;&lt;wsp:rsid wsp:val=&quot;00556E0F&quot;/&gt;&lt;wsp:rsid wsp:val=&quot;00575DE0&quot;/&gt;&lt;wsp:rsid wsp:val=&quot;0059201D&quot;/&gt;&lt;wsp:rsid wsp:val=&quot;005A313A&quot;/&gt;&lt;wsp:rsid wsp:val=&quot;005A597D&quot;/&gt;&lt;wsp:rsid wsp:val=&quot;005A67B6&quot;/&gt;&lt;wsp:rsid wsp:val=&quot;005D2014&quot;/&gt;&lt;wsp:rsid wsp:val=&quot;005F0EA5&quot;/&gt;&lt;wsp:rsid wsp:val=&quot;005F2D46&quot;/&gt;&lt;wsp:rsid wsp:val=&quot;00603197&quot;/&gt;&lt;wsp:rsid wsp:val=&quot;006218C2&quot;/&gt;&lt;wsp:rsid wsp:val=&quot;00632396&quot;/&gt;&lt;wsp:rsid wsp:val=&quot;0064623F&quot;/&gt;&lt;wsp:rsid wsp:val=&quot;00653AB6&quot;/&gt;&lt;wsp:rsid wsp:val=&quot;00663081&quot;/&gt;&lt;wsp:rsid wsp:val=&quot;006719A6&quot;/&gt;&lt;wsp:rsid wsp:val=&quot;00676BB3&quot;/&gt;&lt;wsp:rsid wsp:val=&quot;006808D3&quot;/&gt;&lt;wsp:rsid wsp:val=&quot;006876A5&quot;/&gt;&lt;wsp:rsid wsp:val=&quot;006940F1&quot;/&gt;&lt;wsp:rsid wsp:val=&quot;006A12A3&quot;/&gt;&lt;wsp:rsid wsp:val=&quot;006C0A58&quot;/&gt;&lt;wsp:rsid wsp:val=&quot;006D446C&quot;/&gt;&lt;wsp:rsid wsp:val=&quot;00706C54&quot;/&gt;&lt;wsp:rsid wsp:val=&quot;00711821&quot;/&gt;&lt;wsp:rsid wsp:val=&quot;00712D18&quot;/&gt;&lt;wsp:rsid wsp:val=&quot;0071417E&quot;/&gt;&lt;wsp:rsid wsp:val=&quot;007147EE&quot;/&gt;&lt;wsp:rsid wsp:val=&quot;00722899&quot;/&gt;&lt;wsp:rsid wsp:val=&quot;00723FE3&quot;/&gt;&lt;wsp:rsid wsp:val=&quot;0075047F&quot;/&gt;&lt;wsp:rsid wsp:val=&quot;007535F9&quot;/&gt;&lt;wsp:rsid wsp:val=&quot;007635DF&quot;/&gt;&lt;wsp:rsid wsp:val=&quot;0076558B&quot;/&gt;&lt;wsp:rsid wsp:val=&quot;00776501&quot;/&gt;&lt;wsp:rsid wsp:val=&quot;00781856&quot;/&gt;&lt;wsp:rsid wsp:val=&quot;00783D65&quot;/&gt;&lt;wsp:rsid wsp:val=&quot;0079061C&quot;/&gt;&lt;wsp:rsid wsp:val=&quot;00794B70&quot;/&gt;&lt;wsp:rsid wsp:val=&quot;00795312&quot;/&gt;&lt;wsp:rsid wsp:val=&quot;007975E5&quot;/&gt;&lt;wsp:rsid wsp:val=&quot;007C6702&quot;/&gt;&lt;wsp:rsid wsp:val=&quot;007E0E0F&quot;/&gt;&lt;wsp:rsid wsp:val=&quot;007E3CA3&quot;/&gt;&lt;wsp:rsid wsp:val=&quot;007E4E50&quot;/&gt;&lt;wsp:rsid wsp:val=&quot;007F21E4&quot;/&gt;&lt;wsp:rsid wsp:val=&quot;007F50EF&quot;/&gt;&lt;wsp:rsid wsp:val=&quot;0080096F&quot;/&gt;&lt;wsp:rsid wsp:val=&quot;008142EF&quot;/&gt;&lt;wsp:rsid wsp:val=&quot;00814AC4&quot;/&gt;&lt;wsp:rsid wsp:val=&quot;00820DDB&quot;/&gt;&lt;wsp:rsid wsp:val=&quot;00825FEE&quot;/&gt;&lt;wsp:rsid wsp:val=&quot;00832D46&quot;/&gt;&lt;wsp:rsid wsp:val=&quot;00833126&quot;/&gt;&lt;wsp:rsid wsp:val=&quot;00836E78&quot;/&gt;&lt;wsp:rsid wsp:val=&quot;00850C7F&quot;/&gt;&lt;wsp:rsid wsp:val=&quot;00853956&quot;/&gt;&lt;wsp:rsid wsp:val=&quot;00867D5E&quot;/&gt;&lt;wsp:rsid wsp:val=&quot;00867E12&quot;/&gt;&lt;wsp:rsid wsp:val=&quot;00867E62&quot;/&gt;&lt;wsp:rsid wsp:val=&quot;008877BD&quot;/&gt;&lt;wsp:rsid wsp:val=&quot;0089343E&quot;/&gt;&lt;wsp:rsid wsp:val=&quot;008B0777&quot;/&gt;&lt;wsp:rsid wsp:val=&quot;008D0B0C&quot;/&gt;&lt;wsp:rsid wsp:val=&quot;008D185B&quot;/&gt;&lt;wsp:rsid wsp:val=&quot;008D1AE6&quot;/&gt;&lt;wsp:rsid wsp:val=&quot;008D415F&quot;/&gt;&lt;wsp:rsid wsp:val=&quot;008D57BF&quot;/&gt;&lt;wsp:rsid wsp:val=&quot;008E32E9&quot;/&gt;&lt;wsp:rsid wsp:val=&quot;008F2EBE&quot;/&gt;&lt;wsp:rsid wsp:val=&quot;008F5649&quot;/&gt;&lt;wsp:rsid wsp:val=&quot;00902CBA&quot;/&gt;&lt;wsp:rsid wsp:val=&quot;009036C6&quot;/&gt;&lt;wsp:rsid wsp:val=&quot;00910912&quot;/&gt;&lt;wsp:rsid wsp:val=&quot;00911F6C&quot;/&gt;&lt;wsp:rsid wsp:val=&quot;00914079&quot;/&gt;&lt;wsp:rsid wsp:val=&quot;0091488F&quot;/&gt;&lt;wsp:rsid wsp:val=&quot;00921961&quot;/&gt;&lt;wsp:rsid wsp:val=&quot;00933D2B&quot;/&gt;&lt;wsp:rsid wsp:val=&quot;009500A9&quot;/&gt;&lt;wsp:rsid wsp:val=&quot;00951384&quot;/&gt;&lt;wsp:rsid wsp:val=&quot;009517E4&quot;/&gt;&lt;wsp:rsid wsp:val=&quot;0095234C&quot;/&gt;&lt;wsp:rsid wsp:val=&quot;0096286B&quot;/&gt;&lt;wsp:rsid wsp:val=&quot;00966BE3&quot;/&gt;&lt;wsp:rsid wsp:val=&quot;00966D51&quot;/&gt;&lt;wsp:rsid wsp:val=&quot;00971790&quot;/&gt;&lt;wsp:rsid wsp:val=&quot;00973272&quot;/&gt;&lt;wsp:rsid wsp:val=&quot;00981365&quot;/&gt;&lt;wsp:rsid wsp:val=&quot;00984BA0&quot;/&gt;&lt;wsp:rsid wsp:val=&quot;009F5CBE&quot;/&gt;&lt;wsp:rsid wsp:val=&quot;00A00CD5&quot;/&gt;&lt;wsp:rsid wsp:val=&quot;00A235CC&quot;/&gt;&lt;wsp:rsid wsp:val=&quot;00A256EA&quot;/&gt;&lt;wsp:rsid wsp:val=&quot;00A26C5B&quot;/&gt;&lt;wsp:rsid wsp:val=&quot;00A375F9&quot;/&gt;&lt;wsp:rsid wsp:val=&quot;00A449EC&quot;/&gt;&lt;wsp:rsid wsp:val=&quot;00A601C7&quot;/&gt;&lt;wsp:rsid wsp:val=&quot;00A62CBF&quot;/&gt;&lt;wsp:rsid wsp:val=&quot;00A67CD2&quot;/&gt;&lt;wsp:rsid wsp:val=&quot;00A7797C&quot;/&gt;&lt;wsp:rsid wsp:val=&quot;00A837CE&quot;/&gt;&lt;wsp:rsid wsp:val=&quot;00A83DD5&quot;/&gt;&lt;wsp:rsid wsp:val=&quot;00A9213A&quot;/&gt;&lt;wsp:rsid wsp:val=&quot;00AA3E35&quot;/&gt;&lt;wsp:rsid wsp:val=&quot;00AB0186&quot;/&gt;&lt;wsp:rsid wsp:val=&quot;00AB031E&quot;/&gt;&lt;wsp:rsid wsp:val=&quot;00AD4543&quot;/&gt;&lt;wsp:rsid wsp:val=&quot;00AD654A&quot;/&gt;&lt;wsp:rsid wsp:val=&quot;00AE4E50&quot;/&gt;&lt;wsp:rsid wsp:val=&quot;00AE77AE&quot;/&gt;&lt;wsp:rsid wsp:val=&quot;00B3235B&quot;/&gt;&lt;wsp:rsid wsp:val=&quot;00B70236&quot;/&gt;&lt;wsp:rsid wsp:val=&quot;00B96204&quot;/&gt;&lt;wsp:rsid wsp:val=&quot;00BA07F9&quot;/&gt;&lt;wsp:rsid wsp:val=&quot;00BA1A0F&quot;/&gt;&lt;wsp:rsid wsp:val=&quot;00BA2F7B&quot;/&gt;&lt;wsp:rsid wsp:val=&quot;00BD0E8A&quot;/&gt;&lt;wsp:rsid wsp:val=&quot;00BE146E&quot;/&gt;&lt;wsp:rsid wsp:val=&quot;00BF43CE&quot;/&gt;&lt;wsp:rsid wsp:val=&quot;00C063F1&quot;/&gt;&lt;wsp:rsid wsp:val=&quot;00C137A5&quot;/&gt;&lt;wsp:rsid wsp:val=&quot;00C2282F&quot;/&gt;&lt;wsp:rsid wsp:val=&quot;00C3306F&quot;/&gt;&lt;wsp:rsid wsp:val=&quot;00C3350E&quot;/&gt;&lt;wsp:rsid wsp:val=&quot;00C42F3B&quot;/&gt;&lt;wsp:rsid wsp:val=&quot;00C50AD1&quot;/&gt;&lt;wsp:rsid wsp:val=&quot;00C50F22&quot;/&gt;&lt;wsp:rsid wsp:val=&quot;00C60B7C&quot;/&gt;&lt;wsp:rsid wsp:val=&quot;00C623BC&quot;/&gt;&lt;wsp:rsid wsp:val=&quot;00C64E67&quot;/&gt;&lt;wsp:rsid wsp:val=&quot;00C71D83&quot;/&gt;&lt;wsp:rsid wsp:val=&quot;00C73871&quot;/&gt;&lt;wsp:rsid wsp:val=&quot;00CA1ACC&quot;/&gt;&lt;wsp:rsid wsp:val=&quot;00CC7C22&quot;/&gt;&lt;wsp:rsid wsp:val=&quot;00CD1FFE&quot;/&gt;&lt;wsp:rsid wsp:val=&quot;00CF041F&quot;/&gt;&lt;wsp:rsid wsp:val=&quot;00CF6B0C&quot;/&gt;&lt;wsp:rsid wsp:val=&quot;00CF7BB6&quot;/&gt;&lt;wsp:rsid wsp:val=&quot;00D27353&quot;/&gt;&lt;wsp:rsid wsp:val=&quot;00D33BDE&quot;/&gt;&lt;wsp:rsid wsp:val=&quot;00D377E8&quot;/&gt;&lt;wsp:rsid wsp:val=&quot;00D423C4&quot;/&gt;&lt;wsp:rsid wsp:val=&quot;00D65A06&quot;/&gt;&lt;wsp:rsid wsp:val=&quot;00D70553&quot;/&gt;&lt;wsp:rsid wsp:val=&quot;00D71FAA&quot;/&gt;&lt;wsp:rsid wsp:val=&quot;00D8400A&quot;/&gt;&lt;wsp:rsid wsp:val=&quot;00DA3960&quot;/&gt;&lt;wsp:rsid wsp:val=&quot;00DA5166&quot;/&gt;&lt;wsp:rsid wsp:val=&quot;00DB174D&quot;/&gt;&lt;wsp:rsid wsp:val=&quot;00DE0B9C&quot;/&gt;&lt;wsp:rsid wsp:val=&quot;00DE34D2&quot;/&gt;&lt;wsp:rsid wsp:val=&quot;00E02532&quot;/&gt;&lt;wsp:rsid wsp:val=&quot;00E0390B&quot;/&gt;&lt;wsp:rsid wsp:val=&quot;00E07ED2&quot;/&gt;&lt;wsp:rsid wsp:val=&quot;00E23557&quot;/&gt;&lt;wsp:rsid wsp:val=&quot;00E2483D&quot;/&gt;&lt;wsp:rsid wsp:val=&quot;00E30FA0&quot;/&gt;&lt;wsp:rsid wsp:val=&quot;00E501A1&quot;/&gt;&lt;wsp:rsid wsp:val=&quot;00E52050&quot;/&gt;&lt;wsp:rsid wsp:val=&quot;00E53C15&quot;/&gt;&lt;wsp:rsid wsp:val=&quot;00E6645B&quot;/&gt;&lt;wsp:rsid wsp:val=&quot;00E70ABF&quot;/&gt;&lt;wsp:rsid wsp:val=&quot;00ED28FB&quot;/&gt;&lt;wsp:rsid wsp:val=&quot;00EE013C&quot;/&gt;&lt;wsp:rsid wsp:val=&quot;00EE6EF8&quot;/&gt;&lt;wsp:rsid wsp:val=&quot;00F042F6&quot;/&gt;&lt;wsp:rsid wsp:val=&quot;00F06C34&quot;/&gt;&lt;wsp:rsid wsp:val=&quot;00F079B7&quot;/&gt;&lt;wsp:rsid wsp:val=&quot;00F22A37&quot;/&gt;&lt;wsp:rsid wsp:val=&quot;00F30C9E&quot;/&gt;&lt;wsp:rsid wsp:val=&quot;00F4343B&quot;/&gt;&lt;wsp:rsid wsp:val=&quot;00F47DF1&quot;/&gt;&lt;wsp:rsid wsp:val=&quot;00F8341C&quot;/&gt;&lt;wsp:rsid wsp:val=&quot;00F8469B&quot;/&gt;&lt;wsp:rsid wsp:val=&quot;00F95D64&quot;/&gt;&lt;wsp:rsid wsp:val=&quot;00FA44A4&quot;/&gt;&lt;wsp:rsid wsp:val=&quot;00FC07BA&quot;/&gt;&lt;wsp:rsid wsp:val=&quot;00FC1B48&quot;/&gt;&lt;wsp:rsid wsp:val=&quot;00FC1DF2&quot;/&gt;&lt;wsp:rsid wsp:val=&quot;00FC4B1E&quot;/&gt;&lt;wsp:rsid wsp:val=&quot;00FC65D5&quot;/&gt;&lt;wsp:rsid wsp:val=&quot;00FD00F1&quot;/&gt;&lt;wsp:rsid wsp:val=&quot;00FE6FC6&quot;/&gt;&lt;wsp:rsid wsp:val=&quot;00FF4EE4&quot;/&gt;&lt;wsp:rsid wsp:val=&quot;00FF6B2E&quot;/&gt;&lt;/wsp:rsids&gt;&lt;/w:docPr&gt;&lt;w:body&gt;&lt;wx:sect&gt;&lt;w:p wsp:rsidR=&quot;00000000&quot; wsp:rsidRDefault=&quot;00BA07F9&quot; wsp:rsidP=&quot;00BA07F9&quot;&gt;&lt;m:oMathPara&gt;&lt;m:oMath&gt;&lt;m:d&gt;&lt;m:dPr&gt;&lt;m:begChr m:val=&quot;|&quot;/&gt;&lt;m:endChr m:val=&quot;|&quot;/&gt;&lt;m:ctrlPr&gt;&lt;w:rPr&gt;&lt;w:rFonts w:ascii=&quot;Cambria Math&quot; w:fareast=&quot;??????&quot; w:h-ansi=&quot;Cambria Math&quot; w:cs=&quot;Times w:p ws wsNew Roman&quot;/&gt;&lt;wx:font wx:val=&quot;Cambria Math&quot;/&gt;&lt;w:i/&gt;&lt;w:sz w:val=&quot;24&quot;/&gt;&lt;w:lang w:val=&quot;EN-US&quot; w:fareast=&quot;ZH-TW&quot;/&gt;&lt;/w:rPr&gt;&lt;/m:ctrlPr&gt;&lt;/m:dPr&gt;&lt;m:e&gt;&lt;m:r&gt;&lt;w:rPr&gt;&lt;w:rFonts w:ascii=&quot;Cambria Math&quot; w:fareast=&quot;??????&quot; w:h-ansi=&quot;Cambria Math&quot;/&gt;&lt;wx:font wx:val=&quot;Ca wsw:p wsmbria Math&quot;/&gt;&lt;w:i/&gt;&lt;/w:rPr&gt;&lt;m:t&gt;A&lt;/m:t&gt;&lt;/m:r&gt;&lt;/m:e&gt;&lt;/m:d&gt;&lt;/m:oMath&gt;&lt;/m:oMathPara&gt;&lt;/w:p&gt;&lt;w:sectPr wsp:rsidR=&quot;00000000&quot;&gt;&lt;w:pgSz w:w=&quot;12240&quot; w:h=&quot;15840&quot;/&gt;&lt;w:pgMar w:top=&quot;1440&quot; w:right=&quot;1800&quot; w:bottom=&quot;1440&quot; w:left=&quot;1800&quot; w:header=&quot;720&quot; w:footer=&quot;720&quot; w:gutter=&quot;0&quot;/&gt;&lt;w:cols w:space=&quot;720&quot;/&gt;&lt;/w:sectPr&gt;&lt;/wx:sect&gt;&lt;/w:body&gt;&lt;/w:wordDocument&gt;">
            <v:imagedata r:id="rId21" o:title="" chromakey="white"/>
          </v:shape>
        </w:pict>
      </w:r>
      <w:r w:rsidR="008877BD" w:rsidRPr="00B76F0E">
        <w:rPr>
          <w:rFonts w:ascii="Cambria Math" w:eastAsia="PMingLiU" w:hAnsi="Cambria Math"/>
          <w:lang w:val="en-US" w:eastAsia="zh-TW"/>
        </w:rPr>
        <w:instrText xml:space="preserve"> </w:instrText>
      </w:r>
      <w:r w:rsidR="00157E02" w:rsidRPr="00B76F0E">
        <w:rPr>
          <w:rFonts w:ascii="Cambria Math" w:eastAsia="PMingLiU" w:hAnsi="Cambria Math"/>
          <w:lang w:val="en-US" w:eastAsia="zh-TW"/>
        </w:rPr>
        <w:fldChar w:fldCharType="separate"/>
      </w:r>
      <w:r w:rsidR="008877BD">
        <w:rPr>
          <w:position w:val="-6"/>
        </w:rPr>
        <w:t>,</w:t>
      </w:r>
      <w:r w:rsidR="00157E02" w:rsidRPr="00B76F0E">
        <w:rPr>
          <w:rFonts w:ascii="Cambria Math" w:eastAsia="PMingLiU" w:hAnsi="Cambria Math"/>
          <w:lang w:val="en-US" w:eastAsia="zh-TW"/>
        </w:rPr>
        <w:fldChar w:fldCharType="end"/>
      </w:r>
      <w:r w:rsidR="00157E02" w:rsidRPr="00B76F0E">
        <w:rPr>
          <w:rFonts w:ascii="Cambria Math" w:eastAsia="PMingLiU" w:hAnsi="Cambria Math"/>
          <w:lang w:val="en-US" w:eastAsia="zh-TW"/>
        </w:rPr>
        <w:fldChar w:fldCharType="begin"/>
      </w:r>
      <w:r w:rsidR="008877BD" w:rsidRPr="00B76F0E">
        <w:rPr>
          <w:rFonts w:ascii="Cambria Math" w:eastAsia="PMingLiU" w:hAnsi="Cambria Math"/>
          <w:lang w:val="en-US" w:eastAsia="zh-TW"/>
        </w:rPr>
        <w:instrText xml:space="preserve"> QUOTE </w:instrText>
      </w:r>
      <w:r w:rsidR="0009400D">
        <w:rPr>
          <w:position w:val="-6"/>
        </w:rPr>
        <w:pict>
          <v:shape id="_x0000_i1040" type="#_x0000_t75" style="width:14.25pt;height:15.75pt" equationxml="&lt;?xml version=&quot;1.0&quot; encoding=&quot;UTF-8&quot; standalone=&quot;yes&quot;?&gt;&#10;&lt;?mso-application progid=&quot;Word.Document&quot;?&gt;&#10;&lt;w:wordDocument xmlns:aml=&quot;http://schemas.microsoft.com/aml/2001/core&quot; xmlns:wpc=&quot;http://schemas.microsoft.com/office/word/2010/wordprocessingCanvas&quot; xmlns:cx=&quot;http://schemas.microsoft.com/office/drawing/2014/chartex&quot; xmlns:cx1=&quot;http://schemas.microsoft.com/office/drawing/2015/9/8/chartex&quot; xmlns:cx2=&quot;http://schemas.microsoft.com/office/drawing/2015/10/21/chartex&quot; xmlns:cx3=&quot;http://schemas.microsoft.com/office/drawing/2016/5/9/chartex&quot; xmlns:cx4=&quot;http://schemas.microsoft.com/office/drawing/2016/5/10/chartex&quot; xmlns:cx5=&quot;http://schemas.microsoft.com/office/drawing/2016/5/11/chartex&quot; xmlns:cx6=&quot;http://schemas.microsoft.com/office/drawing/2016/5/12/chartex&quot; xmlns:cx7=&quot;http://schemas.microsoft.com/office/drawing/2016/5/13/chartex&quot; xmlns:cx8=&quot;http://schemas.microsoft.com/office/drawing/2016/5/14/chartex&quot; xmlns:dt=&quot;uuid:C2F41010-65B3-11d1-A29F-00AA00C14882&quot; xmlns:mc=&quot;http://schemas.openxmlformats.org/markup-compatibility/2006&quot; xmlns:aink=&quot;http://schemas.microsoft.com/office/drawing/2016/ink&quot; xmlns:am3d=&quot;http://schemas.microsoft.com/office/drawing/2017/model3d&quot; xmlns:o=&quot;urn:schemas-microsoft-com:office:office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ne=&quot;http://schemas.microsoft.com/office/word/2006/wordml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6&lt;/o:Version&gt;&lt;/o:DocumentProperties&gt;&lt;w:docPr&gt;&lt;w:view w:val=&quot;print&quot;/&gt;&lt;w:zoom w:percent=&quot;100&quot;/&gt;&lt;w:doNotEmbedSystemFonts/&gt;&lt;w:bordersDontSurroundHeader/&gt;&lt;w:bordersDontSurroundFooter/&gt;&lt;w:defaultTabStop w:val=&quot;420&quot;/&gt;&lt;w:drawingGridVerticalSpacing w:val=&quot;156&quot;/&gt;&lt;w:displayHorizontalDrawingGridEvery w:val=&quot;0&quot;/&gt;&lt;w:displayVerticalDrawingGridEvery w:val=&quot;2&quot;/&gt;&lt;w:punctuationKerning/&gt;&lt;w:characterSpacingControl w:val=&quot;CompressPunctuation&quot;/&gt;&lt;w:optimizeForBrowser/&gt;&lt;w:relyOnVML/&gt;&lt;w:allowPNG/&gt;&lt;w:validateAgainstSchema/&gt;&lt;w:saveInvalidXML w:val=&quot;off&quot;/&gt;&lt;w:ignoreMixedContent w:val=&quot;off&quot;/&gt;&lt;w:alwaysShowPlaceholderText w:val=&quot;off&quot;/&gt;&lt;w:compat&gt;&lt;w:spaceForUL/&gt;&lt;w:balanceSingleByteDoubleByteWidth/&gt;&lt;w:doNotLeaveBackslashAlone/&gt;&lt;w:ulTrailSpace/&gt;&lt;w:doNotExpandShiftReturn/&gt;&lt;w:adjustLineHeightInTable/&gt;&lt;w:breakWrappedTables/&gt;&lt;w:snapToGridInCell/&gt;&lt;w:wrapTextWithPunct/&gt;&lt;w:useAsianBreakRules/&gt;&lt;w:dontGrowAutofit/&gt;&lt;w:useFELayout/&gt;&lt;/w:compat&gt;&lt;w:docVars&gt;&lt;w:docVar w:name=&quot;EN.InstantFormat&quot; w:val=&quot;&amp;lt;ENInstantFormat&amp;gt;&amp;lt;Enabled&amp;gt;1&amp;lt;/Enabled&amp;gt;&amp;lt;ScanUnformatted&amp;gt;1&amp;lt;/ScanUnformatted&amp;gt;&amp;lt;ScanChanges&amp;gt;1&amp;lt;/ScanChanges&amp;gt;&amp;lt;Suspended&amp;gt;0&amp;lt;/Suspended&amp;gt;&amp;lt;/ENInstantFormat&amp;gt;&quot;/&gt;&lt;w:docVar w:name=&quot;EN.Layout&quot; w:val=&quot;&amp;lt;ENLayout&amp;gt;&amp;lt;Style&amp;gt;Harvard&amp;lt;/Style&amp;gt;&amp;lt;LeftDelim&amp;gt;{&amp;lt;/LeftDelim&amp;gt;&amp;lt;RightDelim&amp;gt;}&amp;lt;/RightDelim&amp;gt;&amp;lt;FontName&amp;gt;Calibri&amp;lt;/FontName&amp;gt;&amp;lt;FontSize&amp;gt;10&amp;lt;/FontSize&amp;gt;&amp;lt;ReflistTitle&amp;gt;&amp;lt;/ReflistTitle&amp;gt;&amp;lt;StartingRefnum&amp;gt;1&amp;lt;/StartingRefnum&amp;gt;&amp;lt;FirstLineIndent&amp;gt;0&amp;lt;/FirstLineIndent&amp;gt;&amp;lt;HangingIndent&amp;gt;720&amp;lt;/HangingIndent&amp;gt;&amp;lt;LineSpacing&amp;gt;0&amp;lt;/LineSpacing&amp;gt;&amp;lt;SpaceAfter&amp;gt;0&amp;lt;/SpaceAfter&amp;gt;&amp;lt;HyperlinksEnabled&amp;gt;0&amp;lt;/HyperlinksEnabled&amp;gt;&amp;lt;HyperlinksVisible&amp;gt;0&amp;lt;/HyperlinksVisible&amp;gt;&amp;lt;EnableBibliographyCategories&amp;gt;0&amp;lt;/EnableBibliographyCategories&amp;gt;&amp;lt;/ENLayout&amp;gt;&quot;/&gt;&lt;w:docVar w:name=&quot;EN.Libraries&quot; w:val=&quot;&amp;lt;Libraries&amp;gt;&amp;lt;item db-id=&amp;quot;e2r9ptreq9dd9qe9rd7pxtxka5a52pxeaf2d&amp;quot;&amp;gt;My EndNote Library&amp;lt;record-ids&amp;gt;&amp;lt;item&amp;gt;8&amp;lt;/item&amp;gt;&amp;lt;/record-ids&amp;gt;&amp;lt;/item&amp;gt;&amp;lt;/Libraries&amp;gt;&quot;/&gt;&lt;/w:docVars&gt;&lt;wsp:rsids&gt;&lt;wsp:rsidRoot wsp:val=&quot;00DA5166&quot;/&gt;&lt;wsp:rsid wsp:val=&quot;00005505&quot;/&gt;&lt;wsp:rsid wsp:val=&quot;000227B3&quot;/&gt;&lt;wsp:rsid wsp:val=&quot;0003340F&quot;/&gt;&lt;wsp:rsid wsp:val=&quot;0003731C&quot;/&gt;&lt;wsp:rsid wsp:val=&quot;000451D3&quot;/&gt;&lt;wsp:rsid wsp:val=&quot;00053B14&quot;/&gt;&lt;wsp:rsid wsp:val=&quot;000550BB&quot;/&gt;&lt;wsp:rsid wsp:val=&quot;00090CB4&quot;/&gt;&lt;wsp:rsid wsp:val=&quot;00092D6B&quot;/&gt;&lt;wsp:rsid wsp:val=&quot;000A5862&quot;/&gt;&lt;wsp:rsid wsp:val=&quot;000B1746&quot;/&gt;&lt;wsp:rsid wsp:val=&quot;000B229F&quot;/&gt;&lt;wsp:rsid wsp:val=&quot;000B4A45&quot;/&gt;&lt;wsp:rsid wsp:val=&quot;000C2AA5&quot;/&gt;&lt;wsp:rsid wsp:val=&quot;000C5976&quot;/&gt;&lt;wsp:rsid wsp:val=&quot;000F2675&quot;/&gt;&lt;wsp:rsid wsp:val=&quot;000F6414&quot;/&gt;&lt;wsp:rsid wsp:val=&quot;00105003&quot;/&gt;&lt;wsp:rsid wsp:val=&quot;001148D8&quot;/&gt;&lt;wsp:rsid wsp:val=&quot;00115736&quot;/&gt;&lt;wsp:rsid wsp:val=&quot;00123DDA&quot;/&gt;&lt;wsp:rsid wsp:val=&quot;00141616&quot;/&gt;&lt;wsp:rsid wsp:val=&quot;00171FB3&quot;/&gt;&lt;wsp:rsid wsp:val=&quot;00172E7F&quot;/&gt;&lt;wsp:rsid wsp:val=&quot;001773B2&quot;/&gt;&lt;wsp:rsid wsp:val=&quot;00181996&quot;/&gt;&lt;wsp:rsid wsp:val=&quot;00196565&quot;/&gt;&lt;wsp:rsid wsp:val=&quot;001A25D9&quot;/&gt;&lt;wsp:rsid wsp:val=&quot;001A5047&quot;/&gt;&lt;wsp:rsid wsp:val=&quot;001A68D8&quot;/&gt;&lt;wsp:rsid wsp:val=&quot;001B14CC&quot;/&gt;&lt;wsp:rsid wsp:val=&quot;001C181F&quot;/&gt;&lt;wsp:rsid wsp:val=&quot;001E367C&quot;/&gt;&lt;wsp:rsid wsp:val=&quot;001F1B56&quot;/&gt;&lt;wsp:rsid wsp:val=&quot;001F3167&quot;/&gt;&lt;wsp:rsid wsp:val=&quot;001F6DB1&quot;/&gt;&lt;wsp:rsid wsp:val=&quot;002054E1&quot;/&gt;&lt;wsp:rsid wsp:val=&quot;00227460&quot;/&gt;&lt;wsp:rsid wsp:val=&quot;0029748A&quot;/&gt;&lt;wsp:rsid wsp:val=&quot;002A76A6&quot;/&gt;&lt;wsp:rsid wsp:val=&quot;002B50A1&quot;/&gt;&lt;wsp:rsid wsp:val=&quot;002C2417&quot;/&gt;&lt;wsp:rsid wsp:val=&quot;002C2744&quot;/&gt;&lt;wsp:rsid wsp:val=&quot;002D5B99&quot;/&gt;&lt;wsp:rsid wsp:val=&quot;002F6CDF&quot;/&gt;&lt;wsp:rsid wsp:val=&quot;00302020&quot;/&gt;&lt;wsp:rsid wsp:val=&quot;00311977&quot;/&gt;&lt;wsp:rsid wsp:val=&quot;00314F9F&quot;/&gt;&lt;wsp:rsid wsp:val=&quot;00316B56&quot;/&gt;&lt;wsp:rsid wsp:val=&quot;00336F7A&quot;/&gt;&lt;wsp:rsid wsp:val=&quot;00347744&quot;/&gt;&lt;wsp:rsid wsp:val=&quot;003512AF&quot;/&gt;&lt;wsp:rsid wsp:val=&quot;0035186C&quot;/&gt;&lt;wsp:rsid wsp:val=&quot;00356F3E&quot;/&gt;&lt;wsp:rsid wsp:val=&quot;00365049&quot;/&gt;&lt;wsp:rsid wsp:val=&quot;00396FBA&quot;/&gt;&lt;wsp:rsid wsp:val=&quot;003B49FF&quot;/&gt;&lt;wsp:rsid wsp:val=&quot;003B6E77&quot;/&gt;&lt;wsp:rsid wsp:val=&quot;003C1C91&quot;/&gt;&lt;wsp:rsid wsp:val=&quot;003D02F6&quot;/&gt;&lt;wsp:rsid wsp:val=&quot;003D470F&quot;/&gt;&lt;wsp:rsid wsp:val=&quot;003E0108&quot;/&gt;&lt;wsp:rsid wsp:val=&quot;003E624C&quot;/&gt;&lt;wsp:rsid wsp:val=&quot;003F2478&quot;/&gt;&lt;wsp:rsid wsp:val=&quot;00435A7F&quot;/&gt;&lt;wsp:rsid wsp:val=&quot;004366BB&quot;/&gt;&lt;wsp:rsid wsp:val=&quot;004406EE&quot;/&gt;&lt;wsp:rsid wsp:val=&quot;004441B7&quot;/&gt;&lt;wsp:rsid wsp:val=&quot;004975FF&quot;/&gt;&lt;wsp:rsid wsp:val=&quot;004A143E&quot;/&gt;&lt;wsp:rsid wsp:val=&quot;004B7075&quot;/&gt;&lt;wsp:rsid wsp:val=&quot;004E5CCC&quot;/&gt;&lt;wsp:rsid wsp:val=&quot;004F2AD9&quot;/&gt;&lt;wsp:rsid wsp:val=&quot;004F7B65&quot;/&gt;&lt;wsp:rsid wsp:val=&quot;00505A15&quot;/&gt;&lt;wsp:rsid wsp:val=&quot;005149A1&quot;/&gt;&lt;wsp:rsid wsp:val=&quot;005160CE&quot;/&gt;&lt;wsp:rsid wsp:val=&quot;00516A61&quot;/&gt;&lt;wsp:rsid wsp:val=&quot;00530916&quot;/&gt;&lt;wsp:rsid wsp:val=&quot;00530BE4&quot;/&gt;&lt;wsp:rsid wsp:val=&quot;00532C97&quot;/&gt;&lt;wsp:rsid wsp:val=&quot;00532CC7&quot;/&gt;&lt;wsp:rsid wsp:val=&quot;0054034E&quot;/&gt;&lt;wsp:rsid wsp:val=&quot;005428CD&quot;/&gt;&lt;wsp:rsid wsp:val=&quot;0055182B&quot;/&gt;&lt;wsp:rsid wsp:val=&quot;00556CA7&quot;/&gt;&lt;wsp:rsid wsp:val=&quot;00556E0F&quot;/&gt;&lt;wsp:rsid wsp:val=&quot;00575DE0&quot;/&gt;&lt;wsp:rsid wsp:val=&quot;0059201D&quot;/&gt;&lt;wsp:rsid wsp:val=&quot;005A313A&quot;/&gt;&lt;wsp:rsid wsp:val=&quot;005A597D&quot;/&gt;&lt;wsp:rsid wsp:val=&quot;005A67B6&quot;/&gt;&lt;wsp:rsid wsp:val=&quot;005D2014&quot;/&gt;&lt;wsp:rsid wsp:val=&quot;005F0EA5&quot;/&gt;&lt;wsp:rsid wsp:val=&quot;005F2D46&quot;/&gt;&lt;wsp:rsid wsp:val=&quot;00603197&quot;/&gt;&lt;wsp:rsid wsp:val=&quot;006218C2&quot;/&gt;&lt;wsp:rsid wsp:val=&quot;00632396&quot;/&gt;&lt;wsp:rsid wsp:val=&quot;0064623F&quot;/&gt;&lt;wsp:rsid wsp:val=&quot;00653AB6&quot;/&gt;&lt;wsp:rsid wsp:val=&quot;00663081&quot;/&gt;&lt;wsp:rsid wsp:val=&quot;006719A6&quot;/&gt;&lt;wsp:rsid wsp:val=&quot;00676BB3&quot;/&gt;&lt;wsp:rsid wsp:val=&quot;006808D3&quot;/&gt;&lt;wsp:rsid wsp:val=&quot;006876A5&quot;/&gt;&lt;wsp:rsid wsp:val=&quot;006940F1&quot;/&gt;&lt;wsp:rsid wsp:val=&quot;006A12A3&quot;/&gt;&lt;wsp:rsid wsp:val=&quot;006C0A58&quot;/&gt;&lt;wsp:rsid wsp:val=&quot;006D446C&quot;/&gt;&lt;wsp:rsid wsp:val=&quot;00706C54&quot;/&gt;&lt;wsp:rsid wsp:val=&quot;00711821&quot;/&gt;&lt;wsp:rsid wsp:val=&quot;00712D18&quot;/&gt;&lt;wsp:rsid wsp:val=&quot;0071417E&quot;/&gt;&lt;wsp:rsid wsp:val=&quot;007147EE&quot;/&gt;&lt;wsp:rsid wsp:val=&quot;00722899&quot;/&gt;&lt;wsp:rsid wsp:val=&quot;00723FE3&quot;/&gt;&lt;wsp:rsid wsp:val=&quot;0075047F&quot;/&gt;&lt;wsp:rsid wsp:val=&quot;007535F9&quot;/&gt;&lt;wsp:rsid wsp:val=&quot;007635DF&quot;/&gt;&lt;wsp:rsid wsp:val=&quot;0076558B&quot;/&gt;&lt;wsp:rsid wsp:val=&quot;00776501&quot;/&gt;&lt;wsp:rsid wsp:val=&quot;00781856&quot;/&gt;&lt;wsp:rsid wsp:val=&quot;00783D65&quot;/&gt;&lt;wsp:rsid wsp:val=&quot;0079061C&quot;/&gt;&lt;wsp:rsid wsp:val=&quot;00794B70&quot;/&gt;&lt;wsp:rsid wsp:val=&quot;00795312&quot;/&gt;&lt;wsp:rsid wsp:val=&quot;007975E5&quot;/&gt;&lt;wsp:rsid wsp:val=&quot;007C6702&quot;/&gt;&lt;wsp:rsid wsp:val=&quot;007E0E0F&quot;/&gt;&lt;wsp:rsid wsp:val=&quot;007E3CA3&quot;/&gt;&lt;wsp:rsid wsp:val=&quot;007E4E50&quot;/&gt;&lt;wsp:rsid wsp:val=&quot;007F21E4&quot;/&gt;&lt;wsp:rsid wsp:val=&quot;007F50EF&quot;/&gt;&lt;wsp:rsid wsp:val=&quot;0080096F&quot;/&gt;&lt;wsp:rsid wsp:val=&quot;008142EF&quot;/&gt;&lt;wsp:rsid wsp:val=&quot;00814AC4&quot;/&gt;&lt;wsp:rsid wsp:val=&quot;00820DDB&quot;/&gt;&lt;wsp:rsid wsp:val=&quot;00825FEE&quot;/&gt;&lt;wsp:rsid wsp:val=&quot;00832D46&quot;/&gt;&lt;wsp:rsid wsp:val=&quot;00833126&quot;/&gt;&lt;wsp:rsid wsp:val=&quot;00836E78&quot;/&gt;&lt;wsp:rsid wsp:val=&quot;00850C7F&quot;/&gt;&lt;wsp:rsid wsp:val=&quot;00853956&quot;/&gt;&lt;wsp:rsid wsp:val=&quot;00867D5E&quot;/&gt;&lt;wsp:rsid wsp:val=&quot;00867E12&quot;/&gt;&lt;wsp:rsid wsp:val=&quot;00867E62&quot;/&gt;&lt;wsp:rsid wsp:val=&quot;008877BD&quot;/&gt;&lt;wsp:rsid wsp:val=&quot;0089343E&quot;/&gt;&lt;wsp:rsid wsp:val=&quot;008B0777&quot;/&gt;&lt;wsp:rsid wsp:val=&quot;008D0B0C&quot;/&gt;&lt;wsp:rsid wsp:val=&quot;008D185B&quot;/&gt;&lt;wsp:rsid wsp:val=&quot;008D1AE6&quot;/&gt;&lt;wsp:rsid wsp:val=&quot;008D415F&quot;/&gt;&lt;wsp:rsid wsp:val=&quot;008D57BF&quot;/&gt;&lt;wsp:rsid wsp:val=&quot;008E32E9&quot;/&gt;&lt;wsp:rsid wsp:val=&quot;008F2EBE&quot;/&gt;&lt;wsp:rsid wsp:val=&quot;008F5649&quot;/&gt;&lt;wsp:rsid wsp:val=&quot;00902CBA&quot;/&gt;&lt;wsp:rsid wsp:val=&quot;009036C6&quot;/&gt;&lt;wsp:rsid wsp:val=&quot;00910912&quot;/&gt;&lt;wsp:rsid wsp:val=&quot;00911F6C&quot;/&gt;&lt;wsp:rsid wsp:val=&quot;00914079&quot;/&gt;&lt;wsp:rsid wsp:val=&quot;0091488F&quot;/&gt;&lt;wsp:rsid wsp:val=&quot;00921961&quot;/&gt;&lt;wsp:rsid wsp:val=&quot;00933D2B&quot;/&gt;&lt;wsp:rsid wsp:val=&quot;009500A9&quot;/&gt;&lt;wsp:rsid wsp:val=&quot;00951384&quot;/&gt;&lt;wsp:rsid wsp:val=&quot;009517E4&quot;/&gt;&lt;wsp:rsid wsp:val=&quot;0095234C&quot;/&gt;&lt;wsp:rsid wsp:val=&quot;0096286B&quot;/&gt;&lt;wsp:rsid wsp:val=&quot;00966BE3&quot;/&gt;&lt;wsp:rsid wsp:val=&quot;00966D51&quot;/&gt;&lt;wsp:rsid wsp:val=&quot;00971790&quot;/&gt;&lt;wsp:rsid wsp:val=&quot;00973272&quot;/&gt;&lt;wsp:rsid wsp:val=&quot;00981365&quot;/&gt;&lt;wsp:rsid wsp:val=&quot;00984BA0&quot;/&gt;&lt;wsp:rsid wsp:val=&quot;009F5CBE&quot;/&gt;&lt;wsp:rsid wsp:val=&quot;00A00CD5&quot;/&gt;&lt;wsp:rsid wsp:val=&quot;00A235CC&quot;/&gt;&lt;wsp:rsid wsp:val=&quot;00A256EA&quot;/&gt;&lt;wsp:rsid wsp:val=&quot;00A26C5B&quot;/&gt;&lt;wsp:rsid wsp:val=&quot;00A375F9&quot;/&gt;&lt;wsp:rsid wsp:val=&quot;00A449EC&quot;/&gt;&lt;wsp:rsid wsp:val=&quot;00A601C7&quot;/&gt;&lt;wsp:rsid wsp:val=&quot;00A62CBF&quot;/&gt;&lt;wsp:rsid wsp:val=&quot;00A67CD2&quot;/&gt;&lt;wsp:rsid wsp:val=&quot;00A7797C&quot;/&gt;&lt;wsp:rsid wsp:val=&quot;00A837CE&quot;/&gt;&lt;wsp:rsid wsp:val=&quot;00A83DD5&quot;/&gt;&lt;wsp:rsid wsp:val=&quot;00A9213A&quot;/&gt;&lt;wsp:rsid wsp:val=&quot;00AA3E35&quot;/&gt;&lt;wsp:rsid wsp:val=&quot;00AB0186&quot;/&gt;&lt;wsp:rsid wsp:val=&quot;00AB031E&quot;/&gt;&lt;wsp:rsid wsp:val=&quot;00AD4543&quot;/&gt;&lt;wsp:rsid wsp:val=&quot;00AD654A&quot;/&gt;&lt;wsp:rsid wsp:val=&quot;00AE4E50&quot;/&gt;&lt;wsp:rsid wsp:val=&quot;00AE77AE&quot;/&gt;&lt;wsp:rsid wsp:val=&quot;00B3235B&quot;/&gt;&lt;wsp:rsid wsp:val=&quot;00B70236&quot;/&gt;&lt;wsp:rsid wsp:val=&quot;00B96204&quot;/&gt;&lt;wsp:rsid wsp:val=&quot;00BA1A0F&quot;/&gt;&lt;wsp:rsid wsp:val=&quot;00BA2F7B&quot;/&gt;&lt;wsp:rsid wsp:val=&quot;00BD0E8A&quot;/&gt;&lt;wsp:rsid wsp:val=&quot;00BE146E&quot;/&gt;&lt;wsp:rsid wsp:val=&quot;00BF43CE&quot;/&gt;&lt;wsp:rsid wsp:val=&quot;00C063F1&quot;/&gt;&lt;wsp:rsid wsp:val=&quot;00C137A5&quot;/&gt;&lt;wsp:rsid wsp:val=&quot;00C2282F&quot;/&gt;&lt;wsp:rsid wsp:val=&quot;00C3306F&quot;/&gt;&lt;wsp:rsid wsp:val=&quot;00C3350E&quot;/&gt;&lt;wsp:rsid wsp:val=&quot;00C42F3B&quot;/&gt;&lt;wsp:rsid wsp:val=&quot;00C50AD1&quot;/&gt;&lt;wsp:rsid wsp:val=&quot;00C50F22&quot;/&gt;&lt;wsp:rsid wsp:val=&quot;00C60B7C&quot;/&gt;&lt;wsp:rsid wsp:val=&quot;00C623BC&quot;/&gt;&lt;wsp:rsid wsp:val=&quot;00C64E67&quot;/&gt;&lt;wsp:rsid wsp:val=&quot;00C71D83&quot;/&gt;&lt;wsp:rsid wsp:val=&quot;00C73871&quot;/&gt;&lt;wsp:rsid wsp:val=&quot;00CA1ACC&quot;/&gt;&lt;wsp:rsid wsp:val=&quot;00CC7C22&quot;/&gt;&lt;wsp:rsid wsp:val=&quot;00CD1FFE&quot;/&gt;&lt;wsp:rsid wsp:val=&quot;00CF041F&quot;/&gt;&lt;wsp:rsid wsp:val=&quot;00CF6B0C&quot;/&gt;&lt;wsp:rsid wsp:val=&quot;00CF7BB6&quot;/&gt;&lt;wsp:rsid wsp:val=&quot;00D27353&quot;/&gt;&lt;wsp:rsid wsp:val=&quot;00D33BDE&quot;/&gt;&lt;wsp:rsid wsp:val=&quot;00D377E8&quot;/&gt;&lt;wsp:rsid wsp:val=&quot;00D423C4&quot;/&gt;&lt;wsp:rsid wsp:val=&quot;00D65A06&quot;/&gt;&lt;wsp:rsid wsp:val=&quot;00D70553&quot;/&gt;&lt;wsp:rsid wsp:val=&quot;00D71FAA&quot;/&gt;&lt;wsp:rsid wsp:val=&quot;00D8400A&quot;/&gt;&lt;wsp:rsid wsp:val=&quot;00DA3960&quot;/&gt;&lt;wsp:rsid wsp:val=&quot;00DA5166&quot;/&gt;&lt;wsp:rsid wsp:val=&quot;00DB174D&quot;/&gt;&lt;wsp:rsid wsp:val=&quot;00DE0B9C&quot;/&gt;&lt;wsp:rsid wsp:val=&quot;00DE34D2&quot;/&gt;&lt;wsp:rsid wsp:val=&quot;00E02532&quot;/&gt;&lt;wsp:rsid wsp:val=&quot;00E0390B&quot;/&gt;&lt;wsp:rsid wsp:val=&quot;00E07ED2&quot;/&gt;&lt;wsp:rsid wsp:val=&quot;00E23557&quot;/&gt;&lt;wsp:rsid wsp:val=&quot;00E2483D&quot;/&gt;&lt;wsp:rsid wsp:val=&quot;00E30FA0&quot;/&gt;&lt;wsp:rsid wsp:val=&quot;00E501A1&quot;/&gt;&lt;wsp:rsid wsp:val=&quot;00E52050&quot;/&gt;&lt;wsp:rsid wsp:val=&quot;00E53C15&quot;/&gt;&lt;wsp:rsid wsp:val=&quot;00E6645B&quot;/&gt;&lt;wsp:rsid wsp:val=&quot;00E70ABF&quot;/&gt;&lt;wsp:rsid wsp:val=&quot;00ED28FB&quot;/&gt;&lt;wsp:rsid wsp:val=&quot;00EE013C&quot;/&gt;&lt;wsp:rsid wsp:val=&quot;00EE6EF8&quot;/&gt;&lt;wsp:rsid wsp:val=&quot;00F042F6&quot;/&gt;&lt;wsp:rsid wsp:val=&quot;00F06C34&quot;/&gt;&lt;wsp:rsid wsp:val=&quot;00F079B7&quot;/&gt;&lt;wsp:rsid wsp:val=&quot;00F22A37&quot;/&gt;&lt;wsp:rsid wsp:val=&quot;00F30C9E&quot;/&gt;&lt;wsp:rsid wsp:val=&quot;00F4343B&quot;/&gt;&lt;wsp:rsid wsp:val=&quot;00F47DF1&quot;/&gt;&lt;wsp:rsid wsp:val=&quot;00F8341C&quot;/&gt;&lt;wsp:rsid wsp:val=&quot;00F8469B&quot;/&gt;&lt;wsp:rsid wsp:val=&quot;00F95D64&quot;/&gt;&lt;wsp:rsid wsp:val=&quot;00FA44A4&quot;/&gt;&lt;wsp:rsid wsp:val=&quot;00FC07BA&quot;/&gt;&lt;wsp:rsid wsp:val=&quot;00FC1B48&quot;/&gt;&lt;wsp:rsid wsp:val=&quot;00FC1DF2&quot;/&gt;&lt;wsp:rsid wsp:val=&quot;00FC4B1E&quot;/&gt;&lt;wsp:rsid wsp:val=&quot;00FC65D5&quot;/&gt;&lt;wsp:rsid wsp:val=&quot;00FD00F1&quot;/&gt;&lt;wsp:rsid wsp:val=&quot;00FE6FC6&quot;/&gt;&lt;wsp:rsid wsp:val=&quot;00FF4EE4&quot;/&gt;&lt;wsp:rsid wsp:val=&quot;00FF6B2E&quot;/&gt;&lt;/wsp:rsids&gt;&lt;/w:docPr&gt;&lt;w:body&gt;&lt;wx:sect&gt;&lt;w:p wsp:rsidR=&quot;00000000&quot; wsp:rsidRDefault=&quot;000C2AA5&quot; wsp:rsidP=&quot;000C2AA5&quot;&gt;&lt;m:oMathPara&gt;&lt;m:oMath&gt;&lt;m:d&gt;&lt;m:dPr&gt;&lt;m:begChr m:val=&quot;|&quot;/&gt;&lt;m:endChr m:val=&quot;|&quot;/&gt;&lt;m:ctrlPr&gt;&lt;w:rPr&gt;&lt;w:rFonts w:ascii=&quot;Cambria Math&quot; w:fareast=&quot;??????&quot; w:h-ansi=&quot;Cambria Math&quot; w:cs=&quot;Times w:p ws wsNew Roman&quot;/&gt;&lt;wx:font wx:val=&quot;Cambria Math&quot;/&gt;&lt;w:i/&gt;&lt;w:sz w:val=&quot;24&quot;/&gt;&lt;w:lang w:val=&quot;EN-US&quot; w:fareast=&quot;ZH-TW&quot;/&gt;&lt;/w:rPr&gt;&lt;/m:ctrlPr&gt;&lt;/m:dPr&gt;&lt;m:e&gt;&lt;m:r&gt;&lt;w:rPr&gt;&lt;w:rFonts w:ascii=&quot;Cambria Math&quot; w:fareast=&quot;??????&quot; w:h-ansi=&quot;Cambria Math&quot;/&gt;&lt;wx:font wx:val=&quot;Ca wsw:p wsmbria Math&quot;/&gt;&lt;w:i/&gt;&lt;/w:rPr&gt;&lt;m:t&gt;B&lt;/m:t&gt;&lt;/m:r&gt;&lt;/m:e&gt;&lt;/m:d&gt;&lt;/m:oMath&gt;&lt;/m:oMathPara&gt;&lt;/w:p&gt;&lt;w:sectPr wsp:rsidR=&quot;00000000&quot;&gt;&lt;w:pgSz w:w=&quot;12240&quot; w:h=&quot;15840&quot;/&gt;&lt;w:pgMar w:top=&quot;1440&quot; w:right=&quot;1800&quot; w:bottom=&quot;1440&quot; w:left=&quot;1800&quot; w:header=&quot;720&quot; w:footer=&quot;720&quot; w:gutter=&quot;0&quot;/&gt;&lt;w:cols w:space=&quot;720&quot;/&gt;&lt;/w:sectPr&gt;&lt;/wx:sect&gt;&lt;/w:body&gt;&lt;/w:wordDocument&gt;">
            <v:imagedata r:id="rId22" o:title="" chromakey="white"/>
          </v:shape>
        </w:pict>
      </w:r>
      <w:r w:rsidR="008877BD" w:rsidRPr="00B76F0E">
        <w:rPr>
          <w:rFonts w:ascii="Cambria Math" w:eastAsia="PMingLiU" w:hAnsi="Cambria Math"/>
          <w:lang w:val="en-US" w:eastAsia="zh-TW"/>
        </w:rPr>
        <w:instrText xml:space="preserve"> </w:instrText>
      </w:r>
      <w:r w:rsidR="00157E02" w:rsidRPr="00B76F0E">
        <w:rPr>
          <w:rFonts w:ascii="Cambria Math" w:eastAsia="PMingLiU" w:hAnsi="Cambria Math"/>
          <w:lang w:val="en-US" w:eastAsia="zh-TW"/>
        </w:rPr>
        <w:fldChar w:fldCharType="separate"/>
      </w:r>
      <w:r w:rsidR="0009400D">
        <w:rPr>
          <w:position w:val="-6"/>
        </w:rPr>
        <w:pict>
          <v:shape id="_x0000_i1041" type="#_x0000_t75" style="width:14.25pt;height:15.75pt" equationxml="&lt;?xml version=&quot;1.0&quot; encoding=&quot;UTF-8&quot; standalone=&quot;yes&quot;?&gt;&#10;&lt;?mso-application progid=&quot;Word.Document&quot;?&gt;&#10;&lt;w:wordDocument xmlns:aml=&quot;http://schemas.microsoft.com/aml/2001/core&quot; xmlns:wpc=&quot;http://schemas.microsoft.com/office/word/2010/wordprocessingCanvas&quot; xmlns:cx=&quot;http://schemas.microsoft.com/office/drawing/2014/chartex&quot; xmlns:cx1=&quot;http://schemas.microsoft.com/office/drawing/2015/9/8/chartex&quot; xmlns:cx2=&quot;http://schemas.microsoft.com/office/drawing/2015/10/21/chartex&quot; xmlns:cx3=&quot;http://schemas.microsoft.com/office/drawing/2016/5/9/chartex&quot; xmlns:cx4=&quot;http://schemas.microsoft.com/office/drawing/2016/5/10/chartex&quot; xmlns:cx5=&quot;http://schemas.microsoft.com/office/drawing/2016/5/11/chartex&quot; xmlns:cx6=&quot;http://schemas.microsoft.com/office/drawing/2016/5/12/chartex&quot; xmlns:cx7=&quot;http://schemas.microsoft.com/office/drawing/2016/5/13/chartex&quot; xmlns:cx8=&quot;http://schemas.microsoft.com/office/drawing/2016/5/14/chartex&quot; xmlns:dt=&quot;uuid:C2F41010-65B3-11d1-A29F-00AA00C14882&quot; xmlns:mc=&quot;http://schemas.openxmlformats.org/markup-compatibility/2006&quot; xmlns:aink=&quot;http://schemas.microsoft.com/office/drawing/2016/ink&quot; xmlns:am3d=&quot;http://schemas.microsoft.com/office/drawing/2017/model3d&quot; xmlns:o=&quot;urn:schemas-microsoft-com:office:office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ne=&quot;http://schemas.microsoft.com/office/word/2006/wordml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6&lt;/o:Version&gt;&lt;/o:DocumentProperties&gt;&lt;w:docPr&gt;&lt;w:view w:val=&quot;print&quot;/&gt;&lt;w:zoom w:percent=&quot;100&quot;/&gt;&lt;w:doNotEmbedSystemFonts/&gt;&lt;w:bordersDontSurroundHeader/&gt;&lt;w:bordersDontSurroundFooter/&gt;&lt;w:defaultTabStop w:val=&quot;420&quot;/&gt;&lt;w:drawingGridVerticalSpacing w:val=&quot;156&quot;/&gt;&lt;w:displayHorizontalDrawingGridEvery w:val=&quot;0&quot;/&gt;&lt;w:displayVerticalDrawingGridEvery w:val=&quot;2&quot;/&gt;&lt;w:punctuationKerning/&gt;&lt;w:characterSpacingControl w:val=&quot;CompressPunctuation&quot;/&gt;&lt;w:optimizeForBrowser/&gt;&lt;w:relyOnVML/&gt;&lt;w:allowPNG/&gt;&lt;w:validateAgainstSchema/&gt;&lt;w:saveInvalidXML w:val=&quot;off&quot;/&gt;&lt;w:ignoreMixedContent w:val=&quot;off&quot;/&gt;&lt;w:alwaysShowPlaceholderText w:val=&quot;off&quot;/&gt;&lt;w:compat&gt;&lt;w:spaceForUL/&gt;&lt;w:balanceSingleByteDoubleByteWidth/&gt;&lt;w:doNotLeaveBackslashAlone/&gt;&lt;w:ulTrailSpace/&gt;&lt;w:doNotExpandShiftReturn/&gt;&lt;w:adjustLineHeightInTable/&gt;&lt;w:breakWrappedTables/&gt;&lt;w:snapToGridInCell/&gt;&lt;w:wrapTextWithPunct/&gt;&lt;w:useAsianBreakRules/&gt;&lt;w:dontGrowAutofit/&gt;&lt;w:useFELayout/&gt;&lt;/w:compat&gt;&lt;w:docVars&gt;&lt;w:docVar w:name=&quot;EN.InstantFormat&quot; w:val=&quot;&amp;lt;ENInstantFormat&amp;gt;&amp;lt;Enabled&amp;gt;1&amp;lt;/Enabled&amp;gt;&amp;lt;ScanUnformatted&amp;gt;1&amp;lt;/ScanUnformatted&amp;gt;&amp;lt;ScanChanges&amp;gt;1&amp;lt;/ScanChanges&amp;gt;&amp;lt;Suspended&amp;gt;0&amp;lt;/Suspended&amp;gt;&amp;lt;/ENInstantFormat&amp;gt;&quot;/&gt;&lt;w:docVar w:name=&quot;EN.Layout&quot; w:val=&quot;&amp;lt;ENLayout&amp;gt;&amp;lt;Style&amp;gt;Harvard&amp;lt;/Style&amp;gt;&amp;lt;LeftDelim&amp;gt;{&amp;lt;/LeftDelim&amp;gt;&amp;lt;RightDelim&amp;gt;}&amp;lt;/RightDelim&amp;gt;&amp;lt;FontName&amp;gt;Calibri&amp;lt;/FontName&amp;gt;&amp;lt;FontSize&amp;gt;10&amp;lt;/FontSize&amp;gt;&amp;lt;ReflistTitle&amp;gt;&amp;lt;/ReflistTitle&amp;gt;&amp;lt;StartingRefnum&amp;gt;1&amp;lt;/StartingRefnum&amp;gt;&amp;lt;FirstLineIndent&amp;gt;0&amp;lt;/FirstLineIndent&amp;gt;&amp;lt;HangingIndent&amp;gt;720&amp;lt;/HangingIndent&amp;gt;&amp;lt;LineSpacing&amp;gt;0&amp;lt;/LineSpacing&amp;gt;&amp;lt;SpaceAfter&amp;gt;0&amp;lt;/SpaceAfter&amp;gt;&amp;lt;HyperlinksEnabled&amp;gt;0&amp;lt;/HyperlinksEnabled&amp;gt;&amp;lt;HyperlinksVisible&amp;gt;0&amp;lt;/HyperlinksVisible&amp;gt;&amp;lt;EnableBibliographyCategories&amp;gt;0&amp;lt;/EnableBibliographyCategories&amp;gt;&amp;lt;/ENLayout&amp;gt;&quot;/&gt;&lt;w:docVar w:name=&quot;EN.Libraries&quot; w:val=&quot;&amp;lt;Libraries&amp;gt;&amp;lt;item db-id=&amp;quot;e2r9ptreq9dd9qe9rd7pxtxka5a52pxeaf2d&amp;quot;&amp;gt;My EndNote Library&amp;lt;record-ids&amp;gt;&amp;lt;item&amp;gt;8&amp;lt;/item&amp;gt;&amp;lt;/record-ids&amp;gt;&amp;lt;/item&amp;gt;&amp;lt;/Libraries&amp;gt;&quot;/&gt;&lt;/w:docVars&gt;&lt;wsp:rsids&gt;&lt;wsp:rsidRoot wsp:val=&quot;00DA5166&quot;/&gt;&lt;wsp:rsid wsp:val=&quot;00005505&quot;/&gt;&lt;wsp:rsid wsp:val=&quot;000227B3&quot;/&gt;&lt;wsp:rsid wsp:val=&quot;0003340F&quot;/&gt;&lt;wsp:rsid wsp:val=&quot;0003731C&quot;/&gt;&lt;wsp:rsid wsp:val=&quot;000451D3&quot;/&gt;&lt;wsp:rsid wsp:val=&quot;00053B14&quot;/&gt;&lt;wsp:rsid wsp:val=&quot;000550BB&quot;/&gt;&lt;wsp:rsid wsp:val=&quot;00090CB4&quot;/&gt;&lt;wsp:rsid wsp:val=&quot;00092D6B&quot;/&gt;&lt;wsp:rsid wsp:val=&quot;000A5862&quot;/&gt;&lt;wsp:rsid wsp:val=&quot;000B1746&quot;/&gt;&lt;wsp:rsid wsp:val=&quot;000B229F&quot;/&gt;&lt;wsp:rsid wsp:val=&quot;000B4A45&quot;/&gt;&lt;wsp:rsid wsp:val=&quot;000C2AA5&quot;/&gt;&lt;wsp:rsid wsp:val=&quot;000C5976&quot;/&gt;&lt;wsp:rsid wsp:val=&quot;000F2675&quot;/&gt;&lt;wsp:rsid wsp:val=&quot;000F6414&quot;/&gt;&lt;wsp:rsid wsp:val=&quot;00105003&quot;/&gt;&lt;wsp:rsid wsp:val=&quot;001148D8&quot;/&gt;&lt;wsp:rsid wsp:val=&quot;00115736&quot;/&gt;&lt;wsp:rsid wsp:val=&quot;00123DDA&quot;/&gt;&lt;wsp:rsid wsp:val=&quot;00141616&quot;/&gt;&lt;wsp:rsid wsp:val=&quot;00171FB3&quot;/&gt;&lt;wsp:rsid wsp:val=&quot;00172E7F&quot;/&gt;&lt;wsp:rsid wsp:val=&quot;001773B2&quot;/&gt;&lt;wsp:rsid wsp:val=&quot;00181996&quot;/&gt;&lt;wsp:rsid wsp:val=&quot;00196565&quot;/&gt;&lt;wsp:rsid wsp:val=&quot;001A25D9&quot;/&gt;&lt;wsp:rsid wsp:val=&quot;001A5047&quot;/&gt;&lt;wsp:rsid wsp:val=&quot;001A68D8&quot;/&gt;&lt;wsp:rsid wsp:val=&quot;001B14CC&quot;/&gt;&lt;wsp:rsid wsp:val=&quot;001C181F&quot;/&gt;&lt;wsp:rsid wsp:val=&quot;001E367C&quot;/&gt;&lt;wsp:rsid wsp:val=&quot;001F1B56&quot;/&gt;&lt;wsp:rsid wsp:val=&quot;001F3167&quot;/&gt;&lt;wsp:rsid wsp:val=&quot;001F6DB1&quot;/&gt;&lt;wsp:rsid wsp:val=&quot;002054E1&quot;/&gt;&lt;wsp:rsid wsp:val=&quot;00227460&quot;/&gt;&lt;wsp:rsid wsp:val=&quot;0029748A&quot;/&gt;&lt;wsp:rsid wsp:val=&quot;002A76A6&quot;/&gt;&lt;wsp:rsid wsp:val=&quot;002B50A1&quot;/&gt;&lt;wsp:rsid wsp:val=&quot;002C2417&quot;/&gt;&lt;wsp:rsid wsp:val=&quot;002C2744&quot;/&gt;&lt;wsp:rsid wsp:val=&quot;002D5B99&quot;/&gt;&lt;wsp:rsid wsp:val=&quot;002F6CDF&quot;/&gt;&lt;wsp:rsid wsp:val=&quot;00302020&quot;/&gt;&lt;wsp:rsid wsp:val=&quot;00311977&quot;/&gt;&lt;wsp:rsid wsp:val=&quot;00314F9F&quot;/&gt;&lt;wsp:rsid wsp:val=&quot;00316B56&quot;/&gt;&lt;wsp:rsid wsp:val=&quot;00336F7A&quot;/&gt;&lt;wsp:rsid wsp:val=&quot;00347744&quot;/&gt;&lt;wsp:rsid wsp:val=&quot;003512AF&quot;/&gt;&lt;wsp:rsid wsp:val=&quot;0035186C&quot;/&gt;&lt;wsp:rsid wsp:val=&quot;00356F3E&quot;/&gt;&lt;wsp:rsid wsp:val=&quot;00365049&quot;/&gt;&lt;wsp:rsid wsp:val=&quot;00396FBA&quot;/&gt;&lt;wsp:rsid wsp:val=&quot;003B49FF&quot;/&gt;&lt;wsp:rsid wsp:val=&quot;003B6E77&quot;/&gt;&lt;wsp:rsid wsp:val=&quot;003C1C91&quot;/&gt;&lt;wsp:rsid wsp:val=&quot;003D02F6&quot;/&gt;&lt;wsp:rsid wsp:val=&quot;003D470F&quot;/&gt;&lt;wsp:rsid wsp:val=&quot;003E0108&quot;/&gt;&lt;wsp:rsid wsp:val=&quot;003E624C&quot;/&gt;&lt;wsp:rsid wsp:val=&quot;003F2478&quot;/&gt;&lt;wsp:rsid wsp:val=&quot;00435A7F&quot;/&gt;&lt;wsp:rsid wsp:val=&quot;004366BB&quot;/&gt;&lt;wsp:rsid wsp:val=&quot;004406EE&quot;/&gt;&lt;wsp:rsid wsp:val=&quot;004441B7&quot;/&gt;&lt;wsp:rsid wsp:val=&quot;004975FF&quot;/&gt;&lt;wsp:rsid wsp:val=&quot;004A143E&quot;/&gt;&lt;wsp:rsid wsp:val=&quot;004B7075&quot;/&gt;&lt;wsp:rsid wsp:val=&quot;004E5CCC&quot;/&gt;&lt;wsp:rsid wsp:val=&quot;004F2AD9&quot;/&gt;&lt;wsp:rsid wsp:val=&quot;004F7B65&quot;/&gt;&lt;wsp:rsid wsp:val=&quot;00505A15&quot;/&gt;&lt;wsp:rsid wsp:val=&quot;005149A1&quot;/&gt;&lt;wsp:rsid wsp:val=&quot;005160CE&quot;/&gt;&lt;wsp:rsid wsp:val=&quot;00516A61&quot;/&gt;&lt;wsp:rsid wsp:val=&quot;00530916&quot;/&gt;&lt;wsp:rsid wsp:val=&quot;00530BE4&quot;/&gt;&lt;wsp:rsid wsp:val=&quot;00532C97&quot;/&gt;&lt;wsp:rsid wsp:val=&quot;00532CC7&quot;/&gt;&lt;wsp:rsid wsp:val=&quot;0054034E&quot;/&gt;&lt;wsp:rsid wsp:val=&quot;005428CD&quot;/&gt;&lt;wsp:rsid wsp:val=&quot;0055182B&quot;/&gt;&lt;wsp:rsid wsp:val=&quot;00556CA7&quot;/&gt;&lt;wsp:rsid wsp:val=&quot;00556E0F&quot;/&gt;&lt;wsp:rsid wsp:val=&quot;00575DE0&quot;/&gt;&lt;wsp:rsid wsp:val=&quot;0059201D&quot;/&gt;&lt;wsp:rsid wsp:val=&quot;005A313A&quot;/&gt;&lt;wsp:rsid wsp:val=&quot;005A597D&quot;/&gt;&lt;wsp:rsid wsp:val=&quot;005A67B6&quot;/&gt;&lt;wsp:rsid wsp:val=&quot;005D2014&quot;/&gt;&lt;wsp:rsid wsp:val=&quot;005F0EA5&quot;/&gt;&lt;wsp:rsid wsp:val=&quot;005F2D46&quot;/&gt;&lt;wsp:rsid wsp:val=&quot;00603197&quot;/&gt;&lt;wsp:rsid wsp:val=&quot;006218C2&quot;/&gt;&lt;wsp:rsid wsp:val=&quot;00632396&quot;/&gt;&lt;wsp:rsid wsp:val=&quot;0064623F&quot;/&gt;&lt;wsp:rsid wsp:val=&quot;00653AB6&quot;/&gt;&lt;wsp:rsid wsp:val=&quot;00663081&quot;/&gt;&lt;wsp:rsid wsp:val=&quot;006719A6&quot;/&gt;&lt;wsp:rsid wsp:val=&quot;00676BB3&quot;/&gt;&lt;wsp:rsid wsp:val=&quot;006808D3&quot;/&gt;&lt;wsp:rsid wsp:val=&quot;006876A5&quot;/&gt;&lt;wsp:rsid wsp:val=&quot;006940F1&quot;/&gt;&lt;wsp:rsid wsp:val=&quot;006A12A3&quot;/&gt;&lt;wsp:rsid wsp:val=&quot;006C0A58&quot;/&gt;&lt;wsp:rsid wsp:val=&quot;006D446C&quot;/&gt;&lt;wsp:rsid wsp:val=&quot;00706C54&quot;/&gt;&lt;wsp:rsid wsp:val=&quot;00711821&quot;/&gt;&lt;wsp:rsid wsp:val=&quot;00712D18&quot;/&gt;&lt;wsp:rsid wsp:val=&quot;0071417E&quot;/&gt;&lt;wsp:rsid wsp:val=&quot;007147EE&quot;/&gt;&lt;wsp:rsid wsp:val=&quot;00722899&quot;/&gt;&lt;wsp:rsid wsp:val=&quot;00723FE3&quot;/&gt;&lt;wsp:rsid wsp:val=&quot;0075047F&quot;/&gt;&lt;wsp:rsid wsp:val=&quot;007535F9&quot;/&gt;&lt;wsp:rsid wsp:val=&quot;007635DF&quot;/&gt;&lt;wsp:rsid wsp:val=&quot;0076558B&quot;/&gt;&lt;wsp:rsid wsp:val=&quot;00776501&quot;/&gt;&lt;wsp:rsid wsp:val=&quot;00781856&quot;/&gt;&lt;wsp:rsid wsp:val=&quot;00783D65&quot;/&gt;&lt;wsp:rsid wsp:val=&quot;0079061C&quot;/&gt;&lt;wsp:rsid wsp:val=&quot;00794B70&quot;/&gt;&lt;wsp:rsid wsp:val=&quot;00795312&quot;/&gt;&lt;wsp:rsid wsp:val=&quot;007975E5&quot;/&gt;&lt;wsp:rsid wsp:val=&quot;007C6702&quot;/&gt;&lt;wsp:rsid wsp:val=&quot;007E0E0F&quot;/&gt;&lt;wsp:rsid wsp:val=&quot;007E3CA3&quot;/&gt;&lt;wsp:rsid wsp:val=&quot;007E4E50&quot;/&gt;&lt;wsp:rsid wsp:val=&quot;007F21E4&quot;/&gt;&lt;wsp:rsid wsp:val=&quot;007F50EF&quot;/&gt;&lt;wsp:rsid wsp:val=&quot;0080096F&quot;/&gt;&lt;wsp:rsid wsp:val=&quot;008142EF&quot;/&gt;&lt;wsp:rsid wsp:val=&quot;00814AC4&quot;/&gt;&lt;wsp:rsid wsp:val=&quot;00820DDB&quot;/&gt;&lt;wsp:rsid wsp:val=&quot;00825FEE&quot;/&gt;&lt;wsp:rsid wsp:val=&quot;00832D46&quot;/&gt;&lt;wsp:rsid wsp:val=&quot;00833126&quot;/&gt;&lt;wsp:rsid wsp:val=&quot;00836E78&quot;/&gt;&lt;wsp:rsid wsp:val=&quot;00850C7F&quot;/&gt;&lt;wsp:rsid wsp:val=&quot;00853956&quot;/&gt;&lt;wsp:rsid wsp:val=&quot;00867D5E&quot;/&gt;&lt;wsp:rsid wsp:val=&quot;00867E12&quot;/&gt;&lt;wsp:rsid wsp:val=&quot;00867E62&quot;/&gt;&lt;wsp:rsid wsp:val=&quot;008877BD&quot;/&gt;&lt;wsp:rsid wsp:val=&quot;0089343E&quot;/&gt;&lt;wsp:rsid wsp:val=&quot;008B0777&quot;/&gt;&lt;wsp:rsid wsp:val=&quot;008D0B0C&quot;/&gt;&lt;wsp:rsid wsp:val=&quot;008D185B&quot;/&gt;&lt;wsp:rsid wsp:val=&quot;008D1AE6&quot;/&gt;&lt;wsp:rsid wsp:val=&quot;008D415F&quot;/&gt;&lt;wsp:rsid wsp:val=&quot;008D57BF&quot;/&gt;&lt;wsp:rsid wsp:val=&quot;008E32E9&quot;/&gt;&lt;wsp:rsid wsp:val=&quot;008F2EBE&quot;/&gt;&lt;wsp:rsid wsp:val=&quot;008F5649&quot;/&gt;&lt;wsp:rsid wsp:val=&quot;00902CBA&quot;/&gt;&lt;wsp:rsid wsp:val=&quot;009036C6&quot;/&gt;&lt;wsp:rsid wsp:val=&quot;00910912&quot;/&gt;&lt;wsp:rsid wsp:val=&quot;00911F6C&quot;/&gt;&lt;wsp:rsid wsp:val=&quot;00914079&quot;/&gt;&lt;wsp:rsid wsp:val=&quot;0091488F&quot;/&gt;&lt;wsp:rsid wsp:val=&quot;00921961&quot;/&gt;&lt;wsp:rsid wsp:val=&quot;00933D2B&quot;/&gt;&lt;wsp:rsid wsp:val=&quot;009500A9&quot;/&gt;&lt;wsp:rsid wsp:val=&quot;00951384&quot;/&gt;&lt;wsp:rsid wsp:val=&quot;009517E4&quot;/&gt;&lt;wsp:rsid wsp:val=&quot;0095234C&quot;/&gt;&lt;wsp:rsid wsp:val=&quot;0096286B&quot;/&gt;&lt;wsp:rsid wsp:val=&quot;00966BE3&quot;/&gt;&lt;wsp:rsid wsp:val=&quot;00966D51&quot;/&gt;&lt;wsp:rsid wsp:val=&quot;00971790&quot;/&gt;&lt;wsp:rsid wsp:val=&quot;00973272&quot;/&gt;&lt;wsp:rsid wsp:val=&quot;00981365&quot;/&gt;&lt;wsp:rsid wsp:val=&quot;00984BA0&quot;/&gt;&lt;wsp:rsid wsp:val=&quot;009F5CBE&quot;/&gt;&lt;wsp:rsid wsp:val=&quot;00A00CD5&quot;/&gt;&lt;wsp:rsid wsp:val=&quot;00A235CC&quot;/&gt;&lt;wsp:rsid wsp:val=&quot;00A256EA&quot;/&gt;&lt;wsp:rsid wsp:val=&quot;00A26C5B&quot;/&gt;&lt;wsp:rsid wsp:val=&quot;00A375F9&quot;/&gt;&lt;wsp:rsid wsp:val=&quot;00A449EC&quot;/&gt;&lt;wsp:rsid wsp:val=&quot;00A601C7&quot;/&gt;&lt;wsp:rsid wsp:val=&quot;00A62CBF&quot;/&gt;&lt;wsp:rsid wsp:val=&quot;00A67CD2&quot;/&gt;&lt;wsp:rsid wsp:val=&quot;00A7797C&quot;/&gt;&lt;wsp:rsid wsp:val=&quot;00A837CE&quot;/&gt;&lt;wsp:rsid wsp:val=&quot;00A83DD5&quot;/&gt;&lt;wsp:rsid wsp:val=&quot;00A9213A&quot;/&gt;&lt;wsp:rsid wsp:val=&quot;00AA3E35&quot;/&gt;&lt;wsp:rsid wsp:val=&quot;00AB0186&quot;/&gt;&lt;wsp:rsid wsp:val=&quot;00AB031E&quot;/&gt;&lt;wsp:rsid wsp:val=&quot;00AD4543&quot;/&gt;&lt;wsp:rsid wsp:val=&quot;00AD654A&quot;/&gt;&lt;wsp:rsid wsp:val=&quot;00AE4E50&quot;/&gt;&lt;wsp:rsid wsp:val=&quot;00AE77AE&quot;/&gt;&lt;wsp:rsid wsp:val=&quot;00B3235B&quot;/&gt;&lt;wsp:rsid wsp:val=&quot;00B70236&quot;/&gt;&lt;wsp:rsid wsp:val=&quot;00B96204&quot;/&gt;&lt;wsp:rsid wsp:val=&quot;00BA1A0F&quot;/&gt;&lt;wsp:rsid wsp:val=&quot;00BA2F7B&quot;/&gt;&lt;wsp:rsid wsp:val=&quot;00BD0E8A&quot;/&gt;&lt;wsp:rsid wsp:val=&quot;00BE146E&quot;/&gt;&lt;wsp:rsid wsp:val=&quot;00BF43CE&quot;/&gt;&lt;wsp:rsid wsp:val=&quot;00C063F1&quot;/&gt;&lt;wsp:rsid wsp:val=&quot;00C137A5&quot;/&gt;&lt;wsp:rsid wsp:val=&quot;00C2282F&quot;/&gt;&lt;wsp:rsid wsp:val=&quot;00C3306F&quot;/&gt;&lt;wsp:rsid wsp:val=&quot;00C3350E&quot;/&gt;&lt;wsp:rsid wsp:val=&quot;00C42F3B&quot;/&gt;&lt;wsp:rsid wsp:val=&quot;00C50AD1&quot;/&gt;&lt;wsp:rsid wsp:val=&quot;00C50F22&quot;/&gt;&lt;wsp:rsid wsp:val=&quot;00C60B7C&quot;/&gt;&lt;wsp:rsid wsp:val=&quot;00C623BC&quot;/&gt;&lt;wsp:rsid wsp:val=&quot;00C64E67&quot;/&gt;&lt;wsp:rsid wsp:val=&quot;00C71D83&quot;/&gt;&lt;wsp:rsid wsp:val=&quot;00C73871&quot;/&gt;&lt;wsp:rsid wsp:val=&quot;00CA1ACC&quot;/&gt;&lt;wsp:rsid wsp:val=&quot;00CC7C22&quot;/&gt;&lt;wsp:rsid wsp:val=&quot;00CD1FFE&quot;/&gt;&lt;wsp:rsid wsp:val=&quot;00CF041F&quot;/&gt;&lt;wsp:rsid wsp:val=&quot;00CF6B0C&quot;/&gt;&lt;wsp:rsid wsp:val=&quot;00CF7BB6&quot;/&gt;&lt;wsp:rsid wsp:val=&quot;00D27353&quot;/&gt;&lt;wsp:rsid wsp:val=&quot;00D33BDE&quot;/&gt;&lt;wsp:rsid wsp:val=&quot;00D377E8&quot;/&gt;&lt;wsp:rsid wsp:val=&quot;00D423C4&quot;/&gt;&lt;wsp:rsid wsp:val=&quot;00D65A06&quot;/&gt;&lt;wsp:rsid wsp:val=&quot;00D70553&quot;/&gt;&lt;wsp:rsid wsp:val=&quot;00D71FAA&quot;/&gt;&lt;wsp:rsid wsp:val=&quot;00D8400A&quot;/&gt;&lt;wsp:rsid wsp:val=&quot;00DA3960&quot;/&gt;&lt;wsp:rsid wsp:val=&quot;00DA5166&quot;/&gt;&lt;wsp:rsid wsp:val=&quot;00DB174D&quot;/&gt;&lt;wsp:rsid wsp:val=&quot;00DE0B9C&quot;/&gt;&lt;wsp:rsid wsp:val=&quot;00DE34D2&quot;/&gt;&lt;wsp:rsid wsp:val=&quot;00E02532&quot;/&gt;&lt;wsp:rsid wsp:val=&quot;00E0390B&quot;/&gt;&lt;wsp:rsid wsp:val=&quot;00E07ED2&quot;/&gt;&lt;wsp:rsid wsp:val=&quot;00E23557&quot;/&gt;&lt;wsp:rsid wsp:val=&quot;00E2483D&quot;/&gt;&lt;wsp:rsid wsp:val=&quot;00E30FA0&quot;/&gt;&lt;wsp:rsid wsp:val=&quot;00E501A1&quot;/&gt;&lt;wsp:rsid wsp:val=&quot;00E52050&quot;/&gt;&lt;wsp:rsid wsp:val=&quot;00E53C15&quot;/&gt;&lt;wsp:rsid wsp:val=&quot;00E6645B&quot;/&gt;&lt;wsp:rsid wsp:val=&quot;00E70ABF&quot;/&gt;&lt;wsp:rsid wsp:val=&quot;00ED28FB&quot;/&gt;&lt;wsp:rsid wsp:val=&quot;00EE013C&quot;/&gt;&lt;wsp:rsid wsp:val=&quot;00EE6EF8&quot;/&gt;&lt;wsp:rsid wsp:val=&quot;00F042F6&quot;/&gt;&lt;wsp:rsid wsp:val=&quot;00F06C34&quot;/&gt;&lt;wsp:rsid wsp:val=&quot;00F079B7&quot;/&gt;&lt;wsp:rsid wsp:val=&quot;00F22A37&quot;/&gt;&lt;wsp:rsid wsp:val=&quot;00F30C9E&quot;/&gt;&lt;wsp:rsid wsp:val=&quot;00F4343B&quot;/&gt;&lt;wsp:rsid wsp:val=&quot;00F47DF1&quot;/&gt;&lt;wsp:rsid wsp:val=&quot;00F8341C&quot;/&gt;&lt;wsp:rsid wsp:val=&quot;00F8469B&quot;/&gt;&lt;wsp:rsid wsp:val=&quot;00F95D64&quot;/&gt;&lt;wsp:rsid wsp:val=&quot;00FA44A4&quot;/&gt;&lt;wsp:rsid wsp:val=&quot;00FC07BA&quot;/&gt;&lt;wsp:rsid wsp:val=&quot;00FC1B48&quot;/&gt;&lt;wsp:rsid wsp:val=&quot;00FC1DF2&quot;/&gt;&lt;wsp:rsid wsp:val=&quot;00FC4B1E&quot;/&gt;&lt;wsp:rsid wsp:val=&quot;00FC65D5&quot;/&gt;&lt;wsp:rsid wsp:val=&quot;00FD00F1&quot;/&gt;&lt;wsp:rsid wsp:val=&quot;00FE6FC6&quot;/&gt;&lt;wsp:rsid wsp:val=&quot;00FF4EE4&quot;/&gt;&lt;wsp:rsid wsp:val=&quot;00FF6B2E&quot;/&gt;&lt;/wsp:rsids&gt;&lt;/w:docPr&gt;&lt;w:body&gt;&lt;wx:sect&gt;&lt;w:p wsp:rsidR=&quot;00000000&quot; wsp:rsidRDefault=&quot;000C2AA5&quot; wsp:rsidP=&quot;000C2AA5&quot;&gt;&lt;m:oMathPara&gt;&lt;m:oMath&gt;&lt;m:d&gt;&lt;m:dPr&gt;&lt;m:begChr m:val=&quot;|&quot;/&gt;&lt;m:endChr m:val=&quot;|&quot;/&gt;&lt;m:ctrlPr&gt;&lt;w:rPr&gt;&lt;w:rFonts w:ascii=&quot;Cambria Math&quot; w:fareast=&quot;??????&quot; w:h-ansi=&quot;Cambria Math&quot; w:cs=&quot;Times w:p ws wsNew Roman&quot;/&gt;&lt;wx:font wx:val=&quot;Cambria Math&quot;/&gt;&lt;w:i/&gt;&lt;w:sz w:val=&quot;24&quot;/&gt;&lt;w:lang w:val=&quot;EN-US&quot; w:fareast=&quot;ZH-TW&quot;/&gt;&lt;/w:rPr&gt;&lt;/m:ctrlPr&gt;&lt;/m:dPr&gt;&lt;m:e&gt;&lt;m:r&gt;&lt;w:rPr&gt;&lt;w:rFonts w:ascii=&quot;Cambria Math&quot; w:fareast=&quot;??????&quot; w:h-ansi=&quot;Cambria Math&quot;/&gt;&lt;wx:font wx:val=&quot;Ca wsw:p wsmbria Math&quot;/&gt;&lt;w:i/&gt;&lt;/w:rPr&gt;&lt;m:t&gt;B&lt;/m:t&gt;&lt;/m:r&gt;&lt;/m:e&gt;&lt;/m:d&gt;&lt;/m:oMath&gt;&lt;/m:oMathPara&gt;&lt;/w:p&gt;&lt;w:sectPr wsp:rsidR=&quot;00000000&quot;&gt;&lt;w:pgSz w:w=&quot;12240&quot; w:h=&quot;15840&quot;/&gt;&lt;w:pgMar w:top=&quot;1440&quot; w:right=&quot;1800&quot; w:bottom=&quot;1440&quot; w:left=&quot;1800&quot; w:header=&quot;720&quot; w:footer=&quot;720&quot; w:gutter=&quot;0&quot;/&gt;&lt;w:cols w:space=&quot;720&quot;/&gt;&lt;/w:sectPr&gt;&lt;/wx:sect&gt;&lt;/w:body&gt;&lt;/w:wordDocument&gt;">
            <v:imagedata r:id="rId22" o:title="" chromakey="white"/>
          </v:shape>
        </w:pict>
      </w:r>
      <w:r w:rsidR="00157E02" w:rsidRPr="00B76F0E">
        <w:rPr>
          <w:rFonts w:ascii="Cambria Math" w:eastAsia="PMingLiU" w:hAnsi="Cambria Math"/>
          <w:lang w:val="en-US" w:eastAsia="zh-TW"/>
        </w:rPr>
        <w:fldChar w:fldCharType="end"/>
      </w:r>
      <w:r w:rsidR="008877BD" w:rsidRPr="00B76F0E">
        <w:rPr>
          <w:rFonts w:ascii="Cambria Math" w:eastAsia="PMingLiU" w:hAnsi="Cambria Math"/>
          <w:lang w:val="en-US" w:eastAsia="zh-TW"/>
        </w:rPr>
        <w:t xml:space="preserve"> are the numbers of tweets ID in each </w:t>
      </w:r>
      <w:r w:rsidR="008877BD" w:rsidRPr="008877BD">
        <w:rPr>
          <w:rFonts w:ascii="Cambria Math" w:eastAsia="PMingLiU" w:hAnsi="Cambria Math"/>
          <w:lang w:val="en-US" w:eastAsia="zh-TW"/>
        </w:rPr>
        <w:t xml:space="preserve">A, B </w:t>
      </w:r>
      <w:r w:rsidR="008877BD" w:rsidRPr="00B76F0E">
        <w:rPr>
          <w:rFonts w:ascii="Cambria Math" w:eastAsia="PMingLiU" w:hAnsi="Cambria Math"/>
          <w:lang w:val="en-US" w:eastAsia="zh-TW"/>
        </w:rPr>
        <w:t>entity:</w:t>
      </w:r>
      <w:r w:rsidR="00D70553" w:rsidRPr="00B76F0E">
        <w:rPr>
          <w:rFonts w:ascii="Cambria Math" w:eastAsia="PMingLiU" w:hAnsi="Cambria Math"/>
          <w:lang w:val="en-US" w:eastAsia="zh-TW"/>
        </w:rPr>
        <w:br/>
      </w:r>
      <w:r w:rsidR="008877BD" w:rsidRPr="008877BD">
        <w:t xml:space="preserve"> </w:t>
      </w:r>
      <w:r w:rsidR="0009400D">
        <w:pict>
          <v:shape id="_x0000_i1042" type="#_x0000_t75" style="width:415.5pt;height:36.75pt">
            <v:imagedata r:id="rId23" o:title=""/>
          </v:shape>
        </w:pict>
      </w:r>
    </w:p>
    <w:p w:rsidR="008D46FF" w:rsidRPr="00B76F0E" w:rsidRDefault="008877BD" w:rsidP="005E2D44">
      <w:pPr>
        <w:rPr>
          <w:rFonts w:eastAsia="PMingLiU"/>
          <w:lang w:eastAsia="zh-TW"/>
        </w:rPr>
      </w:pPr>
      <w:r w:rsidRPr="00B76F0E">
        <w:rPr>
          <w:rFonts w:eastAsia="PMingLiU" w:hint="eastAsia"/>
          <w:lang w:eastAsia="zh-TW"/>
        </w:rPr>
        <w:t>W</w:t>
      </w:r>
      <w:r w:rsidRPr="00B76F0E">
        <w:rPr>
          <w:rFonts w:eastAsia="PMingLiU"/>
          <w:lang w:eastAsia="zh-TW"/>
        </w:rPr>
        <w:t xml:space="preserve">hile the </w:t>
      </w:r>
      <w:r w:rsidR="008D46FF" w:rsidRPr="00B76F0E">
        <w:rPr>
          <w:rFonts w:eastAsia="PMingLiU"/>
          <w:lang w:eastAsia="zh-TW"/>
        </w:rPr>
        <w:t xml:space="preserve">Dice (A, B) &gt; 0.4, entity A and B would be considered as high coefficient then </w:t>
      </w:r>
      <w:r w:rsidR="00256346" w:rsidRPr="00B76F0E">
        <w:rPr>
          <w:rFonts w:eastAsia="PMingLiU"/>
          <w:lang w:eastAsia="zh-TW"/>
        </w:rPr>
        <w:t xml:space="preserve">would be </w:t>
      </w:r>
      <w:r w:rsidR="008D46FF" w:rsidRPr="00B76F0E">
        <w:rPr>
          <w:rFonts w:eastAsia="PMingLiU"/>
          <w:lang w:eastAsia="zh-TW"/>
        </w:rPr>
        <w:t>put into the same group.</w:t>
      </w:r>
    </w:p>
    <w:p w:rsidR="008D46FF" w:rsidRDefault="008D46FF" w:rsidP="005E2D44">
      <w:pPr>
        <w:rPr>
          <w:rFonts w:eastAsia="PMingLiU"/>
          <w:lang w:eastAsia="zh-TW"/>
        </w:rPr>
      </w:pPr>
      <w:r w:rsidRPr="00B76F0E">
        <w:rPr>
          <w:rFonts w:eastAsia="PMingLiU"/>
          <w:lang w:eastAsia="zh-TW"/>
        </w:rPr>
        <w:t>As the result, there are … tweets in groups…</w:t>
      </w:r>
    </w:p>
    <w:p w:rsidR="00F76634" w:rsidRDefault="00F76634" w:rsidP="00F76634">
      <w:pPr>
        <w:pStyle w:val="Heading3"/>
      </w:pPr>
      <w:bookmarkStart w:id="21" w:name="_Toc532821905"/>
      <w:r>
        <w:t>5.1.4</w:t>
      </w:r>
      <w:r w:rsidRPr="003C1C91">
        <w:t xml:space="preserve"> </w:t>
      </w:r>
      <w:r>
        <w:t>Implementation of MinHash LSH function</w:t>
      </w:r>
      <w:bookmarkEnd w:id="21"/>
    </w:p>
    <w:p w:rsidR="00F76634" w:rsidRDefault="00F76634" w:rsidP="00F76634">
      <w:r>
        <w:t xml:space="preserve">MinHash LSH is a combination of MinHash algorithm and </w:t>
      </w:r>
      <w:r w:rsidRPr="00516A61">
        <w:t>Locality-sensitive hashing</w:t>
      </w:r>
      <w:r>
        <w:t xml:space="preserve"> (LSH) method to </w:t>
      </w:r>
      <w:r w:rsidRPr="00FC4B1E">
        <w:t>estimate the Jaccard similarity coefficient</w:t>
      </w:r>
      <w:r>
        <w:t xml:space="preserve"> with lower query cost than solely using MinHash (Github,2018).</w:t>
      </w:r>
    </w:p>
    <w:p w:rsidR="00F76634" w:rsidRPr="00516A61" w:rsidRDefault="00F76634" w:rsidP="00F76634">
      <w:r>
        <w:t>(then detailed process and result)</w:t>
      </w:r>
    </w:p>
    <w:p w:rsidR="00F76634" w:rsidRPr="00B76F0E" w:rsidRDefault="00F76634" w:rsidP="005E2D44">
      <w:pPr>
        <w:rPr>
          <w:rFonts w:eastAsia="PMingLiU"/>
          <w:lang w:eastAsia="zh-TW"/>
        </w:rPr>
      </w:pPr>
    </w:p>
    <w:p w:rsidR="00706C54" w:rsidRDefault="00D540AB" w:rsidP="005E2D44">
      <w:pPr>
        <w:pStyle w:val="Heading3"/>
      </w:pPr>
      <w:bookmarkStart w:id="22" w:name="_Toc532821906"/>
      <w:r>
        <w:t>5.1.5</w:t>
      </w:r>
      <w:r w:rsidR="00706C54" w:rsidRPr="003C1C91">
        <w:t xml:space="preserve"> </w:t>
      </w:r>
      <w:r w:rsidR="00706C54">
        <w:t>Comparison of two</w:t>
      </w:r>
      <w:r w:rsidR="00706C54" w:rsidRPr="00C3350E">
        <w:t xml:space="preserve"> method</w:t>
      </w:r>
      <w:r w:rsidR="00706C54">
        <w:t>s</w:t>
      </w:r>
      <w:bookmarkEnd w:id="22"/>
    </w:p>
    <w:p w:rsidR="00AB0186" w:rsidRDefault="00AB0186" w:rsidP="005E2D44">
      <w:r>
        <w:t>(from the result, effect or running time)</w:t>
      </w:r>
    </w:p>
    <w:p w:rsidR="00BA1A0F" w:rsidRDefault="00BA1A0F" w:rsidP="005E2D44">
      <w:pPr>
        <w:pStyle w:val="Heading2"/>
      </w:pPr>
      <w:bookmarkStart w:id="23" w:name="_Toc532821907"/>
      <w:r>
        <w:rPr>
          <w:rFonts w:hint="eastAsia"/>
        </w:rPr>
        <w:t>5.2</w:t>
      </w:r>
      <w:r w:rsidRPr="00E07ED2">
        <w:rPr>
          <w:rFonts w:hint="eastAsia"/>
        </w:rPr>
        <w:t xml:space="preserve"> </w:t>
      </w:r>
      <w:r>
        <w:t>Data visu</w:t>
      </w:r>
      <w:r w:rsidR="003F2478">
        <w:t>a</w:t>
      </w:r>
      <w:r>
        <w:t>lization</w:t>
      </w:r>
      <w:bookmarkEnd w:id="23"/>
    </w:p>
    <w:p w:rsidR="004A65D5" w:rsidRDefault="004A65D5" w:rsidP="005E2D44">
      <w:pPr>
        <w:rPr>
          <w:b/>
          <w:sz w:val="32"/>
          <w:szCs w:val="32"/>
        </w:rPr>
      </w:pPr>
      <w:r>
        <w:t>For</w:t>
      </w:r>
      <w:r>
        <w:rPr>
          <w:rFonts w:hint="eastAsia"/>
        </w:rPr>
        <w:t xml:space="preserve"> better explanation, this section is designed to visualize after-grouping data including both tweets and news. </w:t>
      </w:r>
      <w:r>
        <w:t>F</w:t>
      </w:r>
      <w:r>
        <w:rPr>
          <w:rFonts w:hint="eastAsia"/>
        </w:rPr>
        <w:t>olium, a Python library which can create Leaflet maps (DOMINO</w:t>
      </w:r>
      <w:r w:rsidR="00894724">
        <w:t xml:space="preserve"> </w:t>
      </w:r>
      <w:r>
        <w:rPr>
          <w:rFonts w:hint="eastAsia"/>
        </w:rPr>
        <w:t xml:space="preserve">DATALAB, 2015), is implemented on tweets. </w:t>
      </w:r>
      <w:r>
        <w:t>A</w:t>
      </w:r>
      <w:r>
        <w:rPr>
          <w:rFonts w:hint="eastAsia"/>
        </w:rPr>
        <w:t>nd Python Imaging Library (PIL) and Worldcloud library are imported to represent news visually (Python Graph Gallery, 2017).</w:t>
      </w:r>
    </w:p>
    <w:p w:rsidR="003F2478" w:rsidRDefault="003F2478" w:rsidP="005E2D44">
      <w:pPr>
        <w:pStyle w:val="Heading3"/>
      </w:pPr>
      <w:bookmarkStart w:id="24" w:name="_Toc532821908"/>
      <w:r>
        <w:t>5.2.1 Tweets distribution</w:t>
      </w:r>
      <w:bookmarkEnd w:id="24"/>
    </w:p>
    <w:p w:rsidR="003F2478" w:rsidRPr="003F2478" w:rsidRDefault="003F2478" w:rsidP="005E2D44">
      <w:r>
        <w:t>(picture and its description)</w:t>
      </w:r>
    </w:p>
    <w:p w:rsidR="003F2478" w:rsidRDefault="003F2478" w:rsidP="005E2D44">
      <w:pPr>
        <w:pStyle w:val="Heading3"/>
      </w:pPr>
      <w:bookmarkStart w:id="25" w:name="_Toc532821909"/>
      <w:r>
        <w:t>5.2.2 News key words</w:t>
      </w:r>
      <w:bookmarkEnd w:id="25"/>
      <w:r>
        <w:t xml:space="preserve"> </w:t>
      </w:r>
    </w:p>
    <w:p w:rsidR="003F2478" w:rsidRDefault="003F2478" w:rsidP="005E2D44">
      <w:r>
        <w:t>(picture and its description)</w:t>
      </w:r>
    </w:p>
    <w:p w:rsidR="00C4269D" w:rsidRPr="003F2478" w:rsidRDefault="00C4269D" w:rsidP="005E2D44"/>
    <w:p w:rsidR="003F2478" w:rsidRDefault="003F2478" w:rsidP="00C84D75">
      <w:pPr>
        <w:spacing w:beforeLines="100" w:before="326" w:afterLines="100" w:after="326"/>
        <w:rPr>
          <w:rFonts w:ascii="Cambria" w:hAnsi="Cambria" w:cs="Calibri"/>
          <w:b/>
          <w:color w:val="000000"/>
          <w:sz w:val="32"/>
          <w:szCs w:val="32"/>
        </w:rPr>
      </w:pPr>
    </w:p>
    <w:p w:rsidR="00BA1A0F" w:rsidRPr="00AB0186" w:rsidRDefault="00BA1A0F" w:rsidP="00C84D75">
      <w:pPr>
        <w:spacing w:beforeLines="100" w:before="326" w:afterLines="100" w:after="326"/>
        <w:rPr>
          <w:rFonts w:ascii="Cambria" w:hAnsi="Cambria" w:cs="Calibri"/>
          <w:color w:val="000000"/>
          <w:szCs w:val="24"/>
        </w:rPr>
      </w:pPr>
    </w:p>
    <w:p w:rsidR="00C84D75" w:rsidRDefault="00C84D75" w:rsidP="00C84D75">
      <w:pPr>
        <w:widowControl/>
        <w:spacing w:beforeLines="100" w:before="326" w:afterLines="100" w:after="326"/>
        <w:jc w:val="left"/>
        <w:rPr>
          <w:b/>
          <w:sz w:val="44"/>
          <w:szCs w:val="44"/>
        </w:rPr>
        <w:sectPr w:rsidR="00C84D75" w:rsidSect="00C84D75">
          <w:pgSz w:w="11906" w:h="16838"/>
          <w:pgMar w:top="1440" w:right="1800" w:bottom="1440" w:left="1800" w:header="851" w:footer="992" w:gutter="0"/>
          <w:cols w:space="425"/>
          <w:docGrid w:type="lines" w:linePitch="326"/>
        </w:sectPr>
      </w:pPr>
    </w:p>
    <w:p w:rsidR="008D415F" w:rsidRPr="00C84D75" w:rsidRDefault="008D415F" w:rsidP="00C84D75">
      <w:pPr>
        <w:widowControl/>
        <w:spacing w:beforeLines="100" w:before="326" w:afterLines="100" w:after="326"/>
        <w:jc w:val="left"/>
        <w:rPr>
          <w:rFonts w:ascii="Cambria" w:hAnsi="Cambria"/>
          <w:b/>
          <w:sz w:val="44"/>
          <w:szCs w:val="44"/>
        </w:rPr>
      </w:pPr>
      <w:r w:rsidRPr="00741303">
        <w:rPr>
          <w:b/>
          <w:sz w:val="44"/>
          <w:szCs w:val="44"/>
        </w:rPr>
        <w:t>C</w:t>
      </w:r>
      <w:r w:rsidRPr="00741303">
        <w:rPr>
          <w:rFonts w:hint="eastAsia"/>
          <w:b/>
          <w:sz w:val="44"/>
          <w:szCs w:val="44"/>
        </w:rPr>
        <w:t xml:space="preserve">hapter 6 </w:t>
      </w:r>
    </w:p>
    <w:p w:rsidR="00850C7F" w:rsidRPr="00E07ED2" w:rsidRDefault="00850C7F" w:rsidP="005E2D44">
      <w:pPr>
        <w:pStyle w:val="Heading1"/>
      </w:pPr>
      <w:bookmarkStart w:id="26" w:name="_Toc532821910"/>
      <w:r w:rsidRPr="00E07ED2">
        <w:rPr>
          <w:rFonts w:hint="eastAsia"/>
        </w:rPr>
        <w:t>E</w:t>
      </w:r>
      <w:r w:rsidRPr="00E07ED2">
        <w:t>valuation</w:t>
      </w:r>
      <w:bookmarkEnd w:id="26"/>
    </w:p>
    <w:p w:rsidR="00556E0F" w:rsidRPr="00E07ED2" w:rsidRDefault="00556E0F" w:rsidP="00C84D75">
      <w:pPr>
        <w:spacing w:beforeLines="100" w:before="326" w:afterLines="100" w:after="326"/>
        <w:rPr>
          <w:rFonts w:ascii="Cambria" w:hAnsi="Cambria"/>
          <w:b/>
          <w:sz w:val="44"/>
          <w:szCs w:val="44"/>
        </w:rPr>
      </w:pPr>
    </w:p>
    <w:p w:rsidR="00C84D75" w:rsidRDefault="00C84D75" w:rsidP="00C84D75">
      <w:pPr>
        <w:widowControl/>
        <w:spacing w:beforeLines="100" w:before="326" w:afterLines="100" w:after="326"/>
        <w:jc w:val="left"/>
        <w:rPr>
          <w:b/>
          <w:sz w:val="44"/>
          <w:szCs w:val="44"/>
        </w:rPr>
        <w:sectPr w:rsidR="00C84D75" w:rsidSect="00C84D75">
          <w:pgSz w:w="11906" w:h="16838"/>
          <w:pgMar w:top="1440" w:right="1800" w:bottom="1440" w:left="1800" w:header="851" w:footer="992" w:gutter="0"/>
          <w:cols w:space="425"/>
          <w:docGrid w:type="lines" w:linePitch="326"/>
        </w:sectPr>
      </w:pPr>
    </w:p>
    <w:p w:rsidR="008D415F" w:rsidRPr="00C84D75" w:rsidRDefault="008D415F" w:rsidP="00C84D75">
      <w:pPr>
        <w:widowControl/>
        <w:spacing w:beforeLines="100" w:before="326" w:afterLines="100" w:after="326"/>
        <w:jc w:val="left"/>
        <w:rPr>
          <w:rFonts w:ascii="Cambria" w:hAnsi="Cambria"/>
          <w:b/>
          <w:sz w:val="44"/>
          <w:szCs w:val="44"/>
        </w:rPr>
      </w:pPr>
      <w:r w:rsidRPr="00741303">
        <w:rPr>
          <w:b/>
          <w:sz w:val="44"/>
          <w:szCs w:val="44"/>
        </w:rPr>
        <w:t>C</w:t>
      </w:r>
      <w:r w:rsidRPr="00741303">
        <w:rPr>
          <w:rFonts w:hint="eastAsia"/>
          <w:b/>
          <w:sz w:val="44"/>
          <w:szCs w:val="44"/>
        </w:rPr>
        <w:t>hapter 7</w:t>
      </w:r>
    </w:p>
    <w:p w:rsidR="001665AC" w:rsidRDefault="00850C7F" w:rsidP="001665AC">
      <w:pPr>
        <w:pStyle w:val="Heading1"/>
        <w:rPr>
          <w:rFonts w:eastAsiaTheme="minorEastAsia"/>
        </w:rPr>
      </w:pPr>
      <w:bookmarkStart w:id="27" w:name="_Toc532821911"/>
      <w:r w:rsidRPr="00E07ED2">
        <w:t>C</w:t>
      </w:r>
      <w:r w:rsidRPr="00E07ED2">
        <w:rPr>
          <w:rFonts w:hint="eastAsia"/>
        </w:rPr>
        <w:t>onclusion</w:t>
      </w:r>
      <w:bookmarkEnd w:id="27"/>
    </w:p>
    <w:p w:rsidR="001665AC" w:rsidRPr="001665AC" w:rsidRDefault="001665AC" w:rsidP="001665AC"/>
    <w:p w:rsidR="00C84D75" w:rsidRDefault="00C84D75" w:rsidP="005E2D44">
      <w:pPr>
        <w:pStyle w:val="Heading1"/>
        <w:sectPr w:rsidR="00C84D75" w:rsidSect="00C84D75">
          <w:pgSz w:w="11906" w:h="16838"/>
          <w:pgMar w:top="1440" w:right="1800" w:bottom="1440" w:left="1800" w:header="851" w:footer="992" w:gutter="0"/>
          <w:cols w:space="425"/>
          <w:docGrid w:type="lines" w:linePitch="326"/>
        </w:sectPr>
      </w:pPr>
    </w:p>
    <w:p w:rsidR="002C2417" w:rsidRPr="00E07ED2" w:rsidRDefault="000227B3" w:rsidP="005E2D44">
      <w:pPr>
        <w:pStyle w:val="Heading1"/>
      </w:pPr>
      <w:bookmarkStart w:id="28" w:name="_Toc532821912"/>
      <w:r w:rsidRPr="00E07ED2">
        <w:rPr>
          <w:rFonts w:hint="eastAsia"/>
        </w:rPr>
        <w:t>Reference</w:t>
      </w:r>
      <w:r w:rsidR="001F1B56" w:rsidRPr="00E07ED2">
        <w:rPr>
          <w:rFonts w:hint="eastAsia"/>
        </w:rPr>
        <w:t>s</w:t>
      </w:r>
      <w:bookmarkEnd w:id="28"/>
    </w:p>
    <w:p w:rsidR="00B96204" w:rsidRPr="0018389C" w:rsidRDefault="00FA44A4" w:rsidP="005E2D44">
      <w:r w:rsidRPr="0018389C">
        <w:t xml:space="preserve">ATEFEH, F. &amp; KHREICH, W. 2015. A Survey of Techniques for Event Detection in Twitter. </w:t>
      </w:r>
      <w:r w:rsidRPr="0018389C">
        <w:rPr>
          <w:i/>
        </w:rPr>
        <w:t>Computational Intelligence,</w:t>
      </w:r>
      <w:r w:rsidRPr="0018389C">
        <w:t xml:space="preserve"> 31</w:t>
      </w:r>
      <w:r w:rsidRPr="0018389C">
        <w:rPr>
          <w:b/>
        </w:rPr>
        <w:t>,</w:t>
      </w:r>
      <w:r w:rsidRPr="0018389C">
        <w:t xml:space="preserve"> 132-164.</w:t>
      </w:r>
    </w:p>
    <w:p w:rsidR="00B96204" w:rsidRPr="0018389C" w:rsidRDefault="00B96204" w:rsidP="005E2D44">
      <w:r w:rsidRPr="0018389C">
        <w:rPr>
          <w:i/>
          <w:noProof/>
        </w:rPr>
        <w:t xml:space="preserve">Beautiful Soup Documentation </w:t>
      </w:r>
      <w:r w:rsidRPr="0018389C">
        <w:rPr>
          <w:noProof/>
        </w:rPr>
        <w:t xml:space="preserve">[Online]. Crummy. Available: </w:t>
      </w:r>
      <w:hyperlink r:id="rId24" w:history="1">
        <w:r w:rsidRPr="0018389C">
          <w:rPr>
            <w:rStyle w:val="Hyperlink"/>
            <w:noProof/>
            <w:color w:val="000000"/>
          </w:rPr>
          <w:t>https://www.crummy.com/software/BeautifulSoup/bs4/doc/</w:t>
        </w:r>
      </w:hyperlink>
      <w:r w:rsidRPr="0018389C">
        <w:rPr>
          <w:noProof/>
        </w:rPr>
        <w:t xml:space="preserve"> [Accessed 8 December 2018].</w:t>
      </w:r>
      <w:r w:rsidR="00157E02" w:rsidRPr="0018389C">
        <w:fldChar w:fldCharType="begin"/>
      </w:r>
      <w:r w:rsidRPr="0018389C">
        <w:instrText xml:space="preserve"> ADDIN EN.CITE &lt;EndNote&gt;&lt;Cite&gt;&lt;RecNum&gt;8&lt;/RecNum&gt;&lt;record&gt;&lt;rec-number&gt;8&lt;/rec-number&gt;&lt;foreign-keys&gt;&lt;key app="EN" db-id="e2r9ptreq9dd9qe9rd7pxtxka5a52pxeaf2d" timestamp="1544625687"&gt;8&lt;/key&gt;&lt;/foreign-keys&gt;&lt;ref-type name="Web Page"&gt;12&lt;/ref-type&gt;&lt;contributors&gt;&lt;/contributors&gt;&lt;titles&gt;&lt;title&gt;Beautiful Soup Documentation&lt;/title&gt;&lt;/titles&gt;&lt;volume&gt;2018&lt;/volume&gt;&lt;number&gt;8 December&lt;/number&gt;&lt;dates&gt;&lt;/dates&gt;&lt;publisher&gt;Crummy&lt;/publisher&gt;&lt;urls&gt;&lt;related-urls&gt;&lt;url&gt;https://www.crummy.com/software/BeautifulSoup/bs4/doc/&lt;/url&gt;&lt;/related-urls&gt;&lt;/urls&gt;&lt;/record&gt;&lt;/Cite&gt;&lt;/EndNote&gt;</w:instrText>
      </w:r>
      <w:r w:rsidR="00157E02" w:rsidRPr="0018389C">
        <w:fldChar w:fldCharType="end"/>
      </w:r>
    </w:p>
    <w:p w:rsidR="00911F6C" w:rsidRPr="0018389C" w:rsidRDefault="00933D2B" w:rsidP="005E2D44">
      <w:r w:rsidRPr="0018389C">
        <w:t xml:space="preserve">Doulamis, N.D., Doulamis, A.D., Kokkinos, P. &amp; Varvarigos, E.M. 2016, "Event Detection in Twitter Microblogging", </w:t>
      </w:r>
      <w:r w:rsidRPr="0018389C">
        <w:rPr>
          <w:i/>
        </w:rPr>
        <w:t>IEEE Transactions on Cybernetics</w:t>
      </w:r>
      <w:r w:rsidRPr="0018389C">
        <w:t>, vol. 46, no. 12, pp. 2810-2824.</w:t>
      </w:r>
    </w:p>
    <w:p w:rsidR="00911F6C" w:rsidRPr="0018389C" w:rsidRDefault="0095234C" w:rsidP="005E2D44">
      <w:pPr>
        <w:rPr>
          <w:noProof/>
        </w:rPr>
      </w:pPr>
      <w:r w:rsidRPr="0018389C">
        <w:rPr>
          <w:noProof/>
        </w:rPr>
        <w:t xml:space="preserve">Github. 2018. </w:t>
      </w:r>
      <w:r w:rsidRPr="0018389C">
        <w:rPr>
          <w:i/>
          <w:noProof/>
        </w:rPr>
        <w:t xml:space="preserve">Tweepy: Twitter for Python! </w:t>
      </w:r>
      <w:r w:rsidRPr="0018389C">
        <w:rPr>
          <w:noProof/>
        </w:rPr>
        <w:t xml:space="preserve">[Online]. Github. Available: </w:t>
      </w:r>
      <w:hyperlink r:id="rId25" w:history="1">
        <w:r w:rsidRPr="0018389C">
          <w:rPr>
            <w:rStyle w:val="Hyperlink"/>
            <w:noProof/>
            <w:color w:val="000000"/>
          </w:rPr>
          <w:t>https://github.com/tweepy/tweepy</w:t>
        </w:r>
      </w:hyperlink>
      <w:r w:rsidRPr="0018389C">
        <w:rPr>
          <w:noProof/>
        </w:rPr>
        <w:t xml:space="preserve"> [Accessed 8 December 2018]</w:t>
      </w:r>
      <w:r w:rsidR="008031DF" w:rsidRPr="0018389C">
        <w:rPr>
          <w:rFonts w:hint="eastAsia"/>
          <w:noProof/>
        </w:rPr>
        <w:t>.</w:t>
      </w:r>
    </w:p>
    <w:p w:rsidR="00347744" w:rsidRPr="0018389C" w:rsidRDefault="00347744" w:rsidP="005E2D44">
      <w:r w:rsidRPr="0018389C">
        <w:rPr>
          <w:noProof/>
        </w:rPr>
        <w:t>Github. 2018.</w:t>
      </w:r>
      <w:r w:rsidRPr="0018389C">
        <w:t xml:space="preserve"> </w:t>
      </w:r>
      <w:r w:rsidRPr="0018389C">
        <w:rPr>
          <w:i/>
          <w:noProof/>
        </w:rPr>
        <w:t>datasketch: Big Data Looks Small</w:t>
      </w:r>
      <w:r w:rsidRPr="0018389C">
        <w:rPr>
          <w:noProof/>
        </w:rPr>
        <w:t xml:space="preserve"> [Online]. Github. Available: </w:t>
      </w:r>
      <w:hyperlink r:id="rId26" w:anchor="datasketch-big-data-looks-small" w:history="1">
        <w:r w:rsidRPr="0018389C">
          <w:rPr>
            <w:rStyle w:val="Hyperlink"/>
            <w:noProof/>
            <w:color w:val="000000"/>
          </w:rPr>
          <w:t>https://ekzhu.github.io/datasketch/index.html#datasketch-big-data-looks-small</w:t>
        </w:r>
      </w:hyperlink>
      <w:r w:rsidR="003B6E77" w:rsidRPr="0018389C">
        <w:rPr>
          <w:noProof/>
        </w:rPr>
        <w:t xml:space="preserve"> [Accessed 13</w:t>
      </w:r>
      <w:r w:rsidRPr="0018389C">
        <w:rPr>
          <w:noProof/>
        </w:rPr>
        <w:t xml:space="preserve"> December 2018]</w:t>
      </w:r>
      <w:r w:rsidR="008031DF" w:rsidRPr="0018389C">
        <w:rPr>
          <w:rFonts w:hint="eastAsia"/>
          <w:noProof/>
        </w:rPr>
        <w:t>.</w:t>
      </w:r>
    </w:p>
    <w:p w:rsidR="00911F6C" w:rsidRPr="0018389C" w:rsidRDefault="00E52050" w:rsidP="005E2D44">
      <w:r w:rsidRPr="0018389C">
        <w:t>Goh, H., Soon, L. &amp; Haw, S. 2015, "Automatic discovery of person-related named-entity in news articles based on verb analysis</w:t>
      </w:r>
      <w:r w:rsidRPr="0018389C">
        <w:rPr>
          <w:i/>
        </w:rPr>
        <w:t>"</w:t>
      </w:r>
      <w:r w:rsidRPr="0018389C">
        <w:t>,</w:t>
      </w:r>
      <w:r w:rsidRPr="0018389C">
        <w:rPr>
          <w:i/>
        </w:rPr>
        <w:t xml:space="preserve"> Multimedia Tools and Applications</w:t>
      </w:r>
      <w:r w:rsidRPr="0018389C">
        <w:t>, vol. 74, no. 8, pp. 2587-2610.</w:t>
      </w:r>
    </w:p>
    <w:p w:rsidR="00E26862" w:rsidRPr="0018389C" w:rsidRDefault="00E26862" w:rsidP="005E2D44">
      <w:pPr>
        <w:rPr>
          <w:lang w:val="en-US"/>
        </w:rPr>
      </w:pPr>
      <w:r w:rsidRPr="0018389C">
        <w:rPr>
          <w:lang w:val="en-US"/>
        </w:rPr>
        <w:t>Hersh, W.R., Bhupatiraju, R.T., Ross, L., Roberts, P., Cohen, A.M. &amp; Kraemer, D.F. 2006, "Enhancing access to the Bibliome: the TREC 2004 Genomics Track",</w:t>
      </w:r>
      <w:r w:rsidRPr="0018389C">
        <w:rPr>
          <w:i/>
          <w:lang w:val="en-US"/>
        </w:rPr>
        <w:t xml:space="preserve"> Journal of biomedical discovery and collaboration</w:t>
      </w:r>
      <w:r w:rsidRPr="0018389C">
        <w:rPr>
          <w:lang w:val="en-US"/>
        </w:rPr>
        <w:t>, vol. 1, no. 1, pp. 3-3.</w:t>
      </w:r>
    </w:p>
    <w:p w:rsidR="00867E12" w:rsidRPr="0018389C" w:rsidRDefault="00090CB4" w:rsidP="005E2D44">
      <w:r w:rsidRPr="0018389C">
        <w:t xml:space="preserve">McMinn, A. J. &amp; Jose, </w:t>
      </w:r>
      <w:r w:rsidR="00867E12" w:rsidRPr="0018389C">
        <w:t xml:space="preserve">J. M. Rea-Time Entity-Based Event Detection for Twitter. </w:t>
      </w:r>
      <w:r w:rsidR="00867E12" w:rsidRPr="0018389C">
        <w:rPr>
          <w:i/>
        </w:rPr>
        <w:t>Experimental IR Meets Multilinguality, Multimodality, and Interaction</w:t>
      </w:r>
      <w:r w:rsidR="00867E12" w:rsidRPr="0018389C">
        <w:t>, 2015 France. Springer, pp.65-</w:t>
      </w:r>
      <w:r w:rsidR="006218C2" w:rsidRPr="0018389C">
        <w:t>77</w:t>
      </w:r>
      <w:r w:rsidR="00867E12" w:rsidRPr="0018389C">
        <w:t>.</w:t>
      </w:r>
    </w:p>
    <w:p w:rsidR="00A7797C" w:rsidRPr="0018389C" w:rsidRDefault="00A7797C" w:rsidP="005E2D44">
      <w:r w:rsidRPr="0018389C">
        <w:t xml:space="preserve">MONGODB. 2018. Available: </w:t>
      </w:r>
      <w:hyperlink r:id="rId27" w:history="1">
        <w:r w:rsidRPr="0018389C">
          <w:rPr>
            <w:rStyle w:val="Hyperlink"/>
            <w:bCs/>
            <w:color w:val="000000"/>
          </w:rPr>
          <w:t>https://www.mongodb.com/</w:t>
        </w:r>
      </w:hyperlink>
      <w:r w:rsidRPr="0018389C">
        <w:t xml:space="preserve">  [Accessed 9 December 2018]</w:t>
      </w:r>
    </w:p>
    <w:p w:rsidR="000B096D" w:rsidRPr="0018389C" w:rsidRDefault="000B096D" w:rsidP="005E2D44">
      <w:pPr>
        <w:rPr>
          <w:lang w:val="en-US"/>
        </w:rPr>
      </w:pPr>
      <w:r w:rsidRPr="0018389C">
        <w:t>MONGODB. 2018.</w:t>
      </w:r>
      <w:r w:rsidRPr="0018389C">
        <w:rPr>
          <w:i/>
        </w:rPr>
        <w:t xml:space="preserve"> </w:t>
      </w:r>
      <w:r w:rsidR="00FD7A00" w:rsidRPr="0018389C">
        <w:rPr>
          <w:rFonts w:hint="eastAsia"/>
          <w:i/>
        </w:rPr>
        <w:t xml:space="preserve">Documentation: </w:t>
      </w:r>
      <w:r w:rsidR="00FD7A00" w:rsidRPr="0018389C">
        <w:rPr>
          <w:i/>
          <w:lang w:val="en-US"/>
        </w:rPr>
        <w:t>createIndexes</w:t>
      </w:r>
      <w:r w:rsidR="00FD7A00" w:rsidRPr="0018389C">
        <w:rPr>
          <w:rFonts w:hint="eastAsia"/>
          <w:lang w:val="en-US"/>
        </w:rPr>
        <w:t xml:space="preserve"> </w:t>
      </w:r>
      <w:r w:rsidR="00FD7A00" w:rsidRPr="0018389C">
        <w:rPr>
          <w:noProof/>
        </w:rPr>
        <w:t>[Online].</w:t>
      </w:r>
      <w:r w:rsidR="00EF4606" w:rsidRPr="0018389C">
        <w:rPr>
          <w:lang w:val="en-US"/>
        </w:rPr>
        <w:t xml:space="preserve"> </w:t>
      </w:r>
      <w:r w:rsidRPr="0018389C">
        <w:t xml:space="preserve">Available: </w:t>
      </w:r>
      <w:hyperlink r:id="rId28" w:anchor="dbcmd.createIndexes" w:history="1">
        <w:r w:rsidRPr="0018389C">
          <w:rPr>
            <w:rStyle w:val="Hyperlink"/>
            <w:color w:val="000000"/>
          </w:rPr>
          <w:t>https://docs.mongodb.com/manual/reference/command/createIndexes/#dbcmd.createIndexes</w:t>
        </w:r>
      </w:hyperlink>
      <w:r w:rsidRPr="0018389C">
        <w:t xml:space="preserve">  [Accessed </w:t>
      </w:r>
      <w:r w:rsidRPr="0018389C">
        <w:rPr>
          <w:rFonts w:hint="eastAsia"/>
        </w:rPr>
        <w:t>7</w:t>
      </w:r>
      <w:r w:rsidRPr="0018389C">
        <w:t xml:space="preserve"> December 2018]</w:t>
      </w:r>
      <w:r w:rsidR="008031DF" w:rsidRPr="0018389C">
        <w:rPr>
          <w:rFonts w:hint="eastAsia"/>
        </w:rPr>
        <w:t>.</w:t>
      </w:r>
    </w:p>
    <w:p w:rsidR="00E52050" w:rsidRPr="0018389C" w:rsidRDefault="000B4A45" w:rsidP="005E2D44">
      <w:r w:rsidRPr="0018389C">
        <w:t>Liu, H., Ge, Y., Zheng, Q., Lin, R. &amp; Li, H. 2018, "Detecting global and local topics via mining twitter data", </w:t>
      </w:r>
      <w:r w:rsidRPr="0018389C">
        <w:rPr>
          <w:i/>
          <w:iCs/>
        </w:rPr>
        <w:t>Neurocomputing, </w:t>
      </w:r>
      <w:r w:rsidRPr="0018389C">
        <w:t>vol. 273, pp. 120-132.</w:t>
      </w:r>
    </w:p>
    <w:p w:rsidR="00836E78" w:rsidRPr="0018389C" w:rsidRDefault="00836E78" w:rsidP="005E2D44">
      <w:r w:rsidRPr="0018389C">
        <w:t xml:space="preserve">OMNICORE. 2018. </w:t>
      </w:r>
      <w:r w:rsidRPr="0018389C">
        <w:rPr>
          <w:i/>
        </w:rPr>
        <w:t xml:space="preserve">Twitter by the Numbers: Stats, Demographics &amp; Fun Facts </w:t>
      </w:r>
      <w:r w:rsidRPr="0018389C">
        <w:t xml:space="preserve">[Online]. OMNICORE. Available: </w:t>
      </w:r>
      <w:hyperlink r:id="rId29" w:history="1">
        <w:r w:rsidRPr="0018389C">
          <w:rPr>
            <w:rStyle w:val="Hyperlink"/>
            <w:color w:val="000000"/>
          </w:rPr>
          <w:t>https://www.omnicoreagency.com/twitter-statistics/</w:t>
        </w:r>
      </w:hyperlink>
      <w:r w:rsidRPr="0018389C">
        <w:t xml:space="preserve"> [Accessed 5 December 2018].</w:t>
      </w:r>
    </w:p>
    <w:p w:rsidR="00FF36F6" w:rsidRPr="0018389C" w:rsidRDefault="00FF36F6" w:rsidP="005E2D44">
      <w:r w:rsidRPr="0018389C">
        <w:rPr>
          <w:rFonts w:hint="eastAsia"/>
        </w:rPr>
        <w:t>Python Graph Gallery. 2017.</w:t>
      </w:r>
      <w:r w:rsidRPr="0018389C">
        <w:rPr>
          <w:rFonts w:hint="eastAsia"/>
          <w:i/>
        </w:rPr>
        <w:t xml:space="preserve"> Wordcloud</w:t>
      </w:r>
      <w:r w:rsidRPr="0018389C">
        <w:rPr>
          <w:i/>
        </w:rPr>
        <w:t xml:space="preserve"> </w:t>
      </w:r>
      <w:r w:rsidRPr="0018389C">
        <w:t xml:space="preserve">[Online]. </w:t>
      </w:r>
      <w:r w:rsidRPr="0018389C">
        <w:rPr>
          <w:rFonts w:hint="eastAsia"/>
        </w:rPr>
        <w:t>Python Graph Gallery.</w:t>
      </w:r>
      <w:r w:rsidRPr="0018389C">
        <w:t xml:space="preserve"> Available: </w:t>
      </w:r>
      <w:hyperlink r:id="rId30" w:history="1">
        <w:r w:rsidRPr="0018389C">
          <w:rPr>
            <w:rStyle w:val="Hyperlink"/>
            <w:color w:val="000000"/>
          </w:rPr>
          <w:t>https://python-graph-gallery.com/wordcloud</w:t>
        </w:r>
        <w:r w:rsidRPr="0018389C">
          <w:rPr>
            <w:rStyle w:val="Hyperlink"/>
            <w:rFonts w:hint="eastAsia"/>
            <w:color w:val="000000"/>
          </w:rPr>
          <w:t>/</w:t>
        </w:r>
      </w:hyperlink>
      <w:r w:rsidRPr="0018389C">
        <w:rPr>
          <w:rFonts w:hint="eastAsia"/>
        </w:rPr>
        <w:t xml:space="preserve"> </w:t>
      </w:r>
      <w:r w:rsidRPr="0018389C">
        <w:t xml:space="preserve">[Accessed </w:t>
      </w:r>
      <w:r w:rsidRPr="0018389C">
        <w:rPr>
          <w:rFonts w:hint="eastAsia"/>
        </w:rPr>
        <w:t>6</w:t>
      </w:r>
      <w:r w:rsidRPr="0018389C">
        <w:t xml:space="preserve"> December 2018]</w:t>
      </w:r>
      <w:r w:rsidRPr="0018389C">
        <w:rPr>
          <w:rFonts w:hint="eastAsia"/>
        </w:rPr>
        <w:t>.</w:t>
      </w:r>
    </w:p>
    <w:p w:rsidR="00F079B7" w:rsidRPr="0018389C" w:rsidRDefault="00F079B7" w:rsidP="005E2D44">
      <w:r w:rsidRPr="0018389C">
        <w:t xml:space="preserve">REITZ, K. </w:t>
      </w:r>
      <w:r w:rsidRPr="0018389C">
        <w:rPr>
          <w:i/>
        </w:rPr>
        <w:t xml:space="preserve">Requests: HTTP for Humans </w:t>
      </w:r>
      <w:r w:rsidRPr="0018389C">
        <w:t xml:space="preserve">[Online]. Available: </w:t>
      </w:r>
      <w:hyperlink r:id="rId31" w:history="1">
        <w:r w:rsidRPr="0018389C">
          <w:rPr>
            <w:rStyle w:val="Hyperlink"/>
            <w:color w:val="000000"/>
          </w:rPr>
          <w:t>http://docs.python-requests.org/en/master/</w:t>
        </w:r>
      </w:hyperlink>
      <w:r w:rsidRPr="0018389C">
        <w:t xml:space="preserve">  [Accessed 8 December 2018]</w:t>
      </w:r>
      <w:r w:rsidR="00FF36F6" w:rsidRPr="0018389C">
        <w:rPr>
          <w:rFonts w:hint="eastAsia"/>
        </w:rPr>
        <w:t>.</w:t>
      </w:r>
    </w:p>
    <w:p w:rsidR="004A65D5" w:rsidRPr="0018389C" w:rsidRDefault="004A65D5" w:rsidP="005E2D44">
      <w:r w:rsidRPr="0018389C">
        <w:rPr>
          <w:rFonts w:hint="eastAsia"/>
        </w:rPr>
        <w:t>Roos</w:t>
      </w:r>
      <w:r w:rsidRPr="0018389C">
        <w:rPr>
          <w:rFonts w:hint="eastAsia"/>
          <w:i/>
        </w:rPr>
        <w:t>.</w:t>
      </w:r>
      <w:r w:rsidR="00651AFE" w:rsidRPr="0018389C">
        <w:rPr>
          <w:rFonts w:hint="eastAsia"/>
        </w:rPr>
        <w:t>2015.</w:t>
      </w:r>
      <w:r w:rsidR="00651AFE" w:rsidRPr="0018389C">
        <w:rPr>
          <w:rFonts w:hint="eastAsia"/>
          <w:i/>
        </w:rPr>
        <w:t xml:space="preserve"> </w:t>
      </w:r>
      <w:r w:rsidRPr="0018389C">
        <w:rPr>
          <w:i/>
        </w:rPr>
        <w:t>C</w:t>
      </w:r>
      <w:r w:rsidRPr="0018389C">
        <w:rPr>
          <w:rFonts w:hint="eastAsia"/>
          <w:i/>
        </w:rPr>
        <w:t>reating interactive crime maps with Folium</w:t>
      </w:r>
      <w:r w:rsidRPr="0018389C">
        <w:rPr>
          <w:rFonts w:hint="eastAsia"/>
        </w:rPr>
        <w:t xml:space="preserve"> [Online].Domino datalab. </w:t>
      </w:r>
      <w:r w:rsidRPr="0018389C">
        <w:t>A</w:t>
      </w:r>
      <w:r w:rsidRPr="0018389C">
        <w:rPr>
          <w:rFonts w:hint="eastAsia"/>
        </w:rPr>
        <w:t xml:space="preserve">vailable: </w:t>
      </w:r>
      <w:hyperlink r:id="rId32" w:history="1">
        <w:r w:rsidRPr="0018389C">
          <w:rPr>
            <w:rStyle w:val="Hyperlink"/>
            <w:bCs/>
            <w:color w:val="000000"/>
          </w:rPr>
          <w:t>https://blog.dominodatalab.com/creating-interactive-crime-maps-with-folium/</w:t>
        </w:r>
      </w:hyperlink>
      <w:r w:rsidRPr="0018389C">
        <w:rPr>
          <w:rFonts w:hint="eastAsia"/>
        </w:rPr>
        <w:t xml:space="preserve"> </w:t>
      </w:r>
      <w:r w:rsidRPr="0018389C">
        <w:rPr>
          <w:noProof/>
        </w:rPr>
        <w:t xml:space="preserve">[Accessed </w:t>
      </w:r>
      <w:r w:rsidRPr="0018389C">
        <w:rPr>
          <w:rFonts w:hint="eastAsia"/>
          <w:noProof/>
        </w:rPr>
        <w:t>5</w:t>
      </w:r>
      <w:r w:rsidRPr="0018389C">
        <w:rPr>
          <w:noProof/>
        </w:rPr>
        <w:t xml:space="preserve"> December 2018].</w:t>
      </w:r>
    </w:p>
    <w:p w:rsidR="00B96204" w:rsidRPr="0018389C" w:rsidRDefault="00B96204" w:rsidP="005E2D44">
      <w:r w:rsidRPr="0018389C">
        <w:t xml:space="preserve">Tariq, A., Karim, A. &amp; Foroosh, H. 2017, "NELasso: Group-Sparse Modeling for Characterizing Relations Among Named Entities in News Articles", </w:t>
      </w:r>
      <w:r w:rsidRPr="0018389C">
        <w:rPr>
          <w:i/>
          <w:iCs/>
        </w:rPr>
        <w:t xml:space="preserve">IEEE Transactions on Pattern Analysis and Machine Intelligence, </w:t>
      </w:r>
      <w:r w:rsidRPr="0018389C">
        <w:t>vol. 39, no. 10, pp. 2000-2014.</w:t>
      </w:r>
    </w:p>
    <w:p w:rsidR="00E6645B" w:rsidRPr="0018389C" w:rsidRDefault="00E6645B" w:rsidP="005E2D44">
      <w:r w:rsidRPr="0018389C">
        <w:t xml:space="preserve">The Stanford Natural Processing Group, T. S. N. </w:t>
      </w:r>
      <w:r w:rsidRPr="0018389C">
        <w:rPr>
          <w:i/>
        </w:rPr>
        <w:t xml:space="preserve">Stanford Named Entity Recognizer (NER) </w:t>
      </w:r>
      <w:r w:rsidRPr="0018389C">
        <w:t>[Online]. Stanford University</w:t>
      </w:r>
      <w:r w:rsidR="00FF5A0C" w:rsidRPr="0018389C">
        <w:rPr>
          <w:rFonts w:hint="eastAsia"/>
        </w:rPr>
        <w:t xml:space="preserve"> </w:t>
      </w:r>
      <w:r w:rsidRPr="0018389C">
        <w:t xml:space="preserve">Available: </w:t>
      </w:r>
      <w:hyperlink r:id="rId33" w:history="1">
        <w:r w:rsidRPr="0018389C">
          <w:rPr>
            <w:rStyle w:val="Hyperlink"/>
            <w:bCs/>
            <w:color w:val="000000"/>
          </w:rPr>
          <w:t>https://nlp.stanford.edu/software/CRF-NER.shtml</w:t>
        </w:r>
      </w:hyperlink>
      <w:r w:rsidRPr="0018389C">
        <w:t xml:space="preserve">  [Accessed 9 December 2018]</w:t>
      </w:r>
      <w:r w:rsidR="007C7B54" w:rsidRPr="0018389C">
        <w:rPr>
          <w:rFonts w:hint="eastAsia"/>
        </w:rPr>
        <w:t>.</w:t>
      </w:r>
    </w:p>
    <w:p w:rsidR="007C7B54" w:rsidRPr="0018389C" w:rsidRDefault="007C7B54" w:rsidP="005E2D44">
      <w:r w:rsidRPr="0018389C">
        <w:rPr>
          <w:rFonts w:eastAsia="PMingLiU" w:hint="eastAsia"/>
          <w:lang w:eastAsia="zh-TW"/>
        </w:rPr>
        <w:t>T</w:t>
      </w:r>
      <w:r w:rsidRPr="0018389C">
        <w:rPr>
          <w:rFonts w:eastAsia="PMingLiU"/>
          <w:lang w:eastAsia="zh-TW"/>
        </w:rPr>
        <w:t xml:space="preserve">witter </w:t>
      </w:r>
      <w:r w:rsidRPr="0018389C">
        <w:rPr>
          <w:rFonts w:hint="eastAsia"/>
        </w:rPr>
        <w:t>Developer. 2018.</w:t>
      </w:r>
      <w:r w:rsidRPr="0018389C">
        <w:rPr>
          <w:rFonts w:hint="eastAsia"/>
          <w:i/>
        </w:rPr>
        <w:t xml:space="preserve"> Tweets Objects</w:t>
      </w:r>
      <w:r w:rsidRPr="0018389C">
        <w:rPr>
          <w:rFonts w:hint="eastAsia"/>
        </w:rPr>
        <w:t xml:space="preserve"> [Online]. Available: </w:t>
      </w:r>
      <w:hyperlink r:id="rId34" w:history="1">
        <w:r w:rsidRPr="0018389C">
          <w:rPr>
            <w:rStyle w:val="Hyperlink"/>
            <w:color w:val="000000"/>
          </w:rPr>
          <w:t>https://developer.twitter.com/en/docs/tweets/data-dictionary/overview/tweet-object.html</w:t>
        </w:r>
      </w:hyperlink>
      <w:r w:rsidRPr="0018389C">
        <w:rPr>
          <w:rFonts w:hint="eastAsia"/>
        </w:rPr>
        <w:t xml:space="preserve"> </w:t>
      </w:r>
      <w:r w:rsidRPr="0018389C">
        <w:t xml:space="preserve">[Accessed </w:t>
      </w:r>
      <w:r w:rsidRPr="0018389C">
        <w:rPr>
          <w:rFonts w:hint="eastAsia"/>
        </w:rPr>
        <w:t>20</w:t>
      </w:r>
      <w:r w:rsidRPr="0018389C">
        <w:t xml:space="preserve"> </w:t>
      </w:r>
      <w:r w:rsidRPr="0018389C">
        <w:rPr>
          <w:rFonts w:hint="eastAsia"/>
        </w:rPr>
        <w:t>Nove</w:t>
      </w:r>
      <w:r w:rsidRPr="0018389C">
        <w:t>mber 2018]</w:t>
      </w:r>
      <w:r w:rsidRPr="0018389C">
        <w:rPr>
          <w:rFonts w:hint="eastAsia"/>
        </w:rPr>
        <w:t>.</w:t>
      </w:r>
    </w:p>
    <w:p w:rsidR="00D319FC" w:rsidRPr="0018389C" w:rsidRDefault="00D319FC" w:rsidP="005E2D44">
      <w:r w:rsidRPr="0018389C">
        <w:rPr>
          <w:rFonts w:eastAsia="PMingLiU" w:hint="eastAsia"/>
          <w:lang w:eastAsia="zh-TW"/>
        </w:rPr>
        <w:t>T</w:t>
      </w:r>
      <w:r w:rsidRPr="0018389C">
        <w:rPr>
          <w:rFonts w:eastAsia="PMingLiU"/>
          <w:lang w:eastAsia="zh-TW"/>
        </w:rPr>
        <w:t xml:space="preserve">witter </w:t>
      </w:r>
      <w:r w:rsidRPr="0018389C">
        <w:rPr>
          <w:rFonts w:hint="eastAsia"/>
        </w:rPr>
        <w:t>Developer. 2018.</w:t>
      </w:r>
      <w:r w:rsidRPr="0018389C">
        <w:rPr>
          <w:rFonts w:hint="eastAsia"/>
          <w:i/>
        </w:rPr>
        <w:t xml:space="preserve"> Tweets Objects</w:t>
      </w:r>
      <w:r w:rsidRPr="0018389C">
        <w:rPr>
          <w:rFonts w:hint="eastAsia"/>
        </w:rPr>
        <w:t xml:space="preserve"> [Online]. Available: </w:t>
      </w:r>
      <w:hyperlink r:id="rId35" w:history="1">
        <w:r w:rsidRPr="0018389C">
          <w:rPr>
            <w:rStyle w:val="Hyperlink"/>
            <w:bCs/>
            <w:color w:val="000000"/>
          </w:rPr>
          <w:t>https://developer.twitter.com/en/docs/tweets/data-dictionary/overview/geo-objects.html</w:t>
        </w:r>
      </w:hyperlink>
      <w:r w:rsidRPr="0018389C">
        <w:t xml:space="preserve"> [Accessed </w:t>
      </w:r>
      <w:r w:rsidRPr="0018389C">
        <w:rPr>
          <w:rFonts w:hint="eastAsia"/>
        </w:rPr>
        <w:t>20</w:t>
      </w:r>
      <w:r w:rsidRPr="0018389C">
        <w:t xml:space="preserve"> </w:t>
      </w:r>
      <w:r w:rsidRPr="0018389C">
        <w:rPr>
          <w:rFonts w:hint="eastAsia"/>
        </w:rPr>
        <w:t>Nove</w:t>
      </w:r>
      <w:r w:rsidRPr="0018389C">
        <w:t>mber 2018]</w:t>
      </w:r>
      <w:r w:rsidRPr="0018389C">
        <w:rPr>
          <w:rFonts w:hint="eastAsia"/>
        </w:rPr>
        <w:t>.</w:t>
      </w:r>
    </w:p>
    <w:p w:rsidR="0055182B" w:rsidRPr="0018389C" w:rsidRDefault="00836E78" w:rsidP="005E2D44">
      <w:r w:rsidRPr="0018389C">
        <w:t>Zhou, X. M. &amp; Chen</w:t>
      </w:r>
      <w:r w:rsidR="0055182B" w:rsidRPr="0018389C">
        <w:t>, L. 2014. Event detection over twitter social media streams</w:t>
      </w:r>
      <w:r w:rsidR="0055182B" w:rsidRPr="0018389C">
        <w:rPr>
          <w:i/>
        </w:rPr>
        <w:t>. THE</w:t>
      </w:r>
      <w:r w:rsidR="0055182B" w:rsidRPr="0018389C">
        <w:t xml:space="preserve"> </w:t>
      </w:r>
      <w:r w:rsidR="0055182B" w:rsidRPr="0018389C">
        <w:rPr>
          <w:i/>
        </w:rPr>
        <w:t>VLDB Journal,</w:t>
      </w:r>
      <w:r w:rsidR="0055182B" w:rsidRPr="0018389C">
        <w:t xml:space="preserve"> 23</w:t>
      </w:r>
      <w:r w:rsidR="0055182B" w:rsidRPr="0018389C">
        <w:rPr>
          <w:b/>
        </w:rPr>
        <w:t>,</w:t>
      </w:r>
      <w:r w:rsidR="0055182B" w:rsidRPr="0018389C">
        <w:t xml:space="preserve"> 381-400.</w:t>
      </w:r>
    </w:p>
    <w:p w:rsidR="00336F7A" w:rsidRDefault="00336F7A" w:rsidP="00C84D75">
      <w:pPr>
        <w:spacing w:beforeLines="100" w:before="326" w:afterLines="100" w:after="326"/>
        <w:jc w:val="left"/>
        <w:rPr>
          <w:rFonts w:cs="Calibri"/>
          <w:color w:val="000000"/>
          <w:szCs w:val="24"/>
        </w:rPr>
      </w:pPr>
    </w:p>
    <w:p w:rsidR="00336F7A" w:rsidRPr="007C7B54" w:rsidRDefault="00336F7A" w:rsidP="00C84D75">
      <w:pPr>
        <w:spacing w:beforeLines="100" w:before="326" w:afterLines="100" w:after="326"/>
        <w:jc w:val="left"/>
      </w:pPr>
    </w:p>
    <w:p w:rsidR="00390DCF" w:rsidRPr="00390DCF" w:rsidRDefault="00390DCF" w:rsidP="00C84D75">
      <w:pPr>
        <w:spacing w:beforeLines="100" w:before="326" w:afterLines="100" w:after="326"/>
        <w:jc w:val="left"/>
        <w:rPr>
          <w:lang w:val="en-US"/>
        </w:rPr>
      </w:pPr>
    </w:p>
    <w:sectPr w:rsidR="00390DCF" w:rsidRPr="00390DCF" w:rsidSect="00C84D75">
      <w:pgSz w:w="11906" w:h="16838"/>
      <w:pgMar w:top="1440" w:right="1800" w:bottom="1440" w:left="1800" w:header="851" w:footer="992" w:gutter="0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0319FF" w:rsidRDefault="000319FF" w:rsidP="0096286B">
      <w:r>
        <w:separator/>
      </w:r>
    </w:p>
  </w:endnote>
  <w:endnote w:type="continuationSeparator" w:id="0">
    <w:p w:rsidR="000319FF" w:rsidRDefault="000319FF" w:rsidP="0096286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等线">
    <w:altName w:val="Arial Unicode MS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PMingLiU">
    <w:altName w:val="Arial Unicode MS"/>
    <w:panose1 w:val="02010601000101010101"/>
    <w:charset w:val="88"/>
    <w:family w:val="auto"/>
    <w:notTrueType/>
    <w:pitch w:val="variable"/>
    <w:sig w:usb0="00000000" w:usb1="08080000" w:usb2="00000010" w:usb3="00000000" w:csb0="00100000" w:csb1="00000000"/>
  </w:font>
  <w:font w:name="等线 Light">
    <w:altName w:val="MS Gothic"/>
    <w:charset w:val="86"/>
    <w:family w:val="auto"/>
    <w:pitch w:val="variable"/>
    <w:sig w:usb0="A00002BF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entury Schoolbook">
    <w:altName w:val="Century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C2CEB" w:rsidRDefault="00FC550D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09400D" w:rsidRPr="0009400D">
      <w:rPr>
        <w:noProof/>
        <w:lang w:val="zh-CN"/>
      </w:rPr>
      <w:t>1</w:t>
    </w:r>
    <w:r>
      <w:rPr>
        <w:noProof/>
        <w:lang w:val="zh-CN"/>
      </w:rPr>
      <w:fldChar w:fldCharType="end"/>
    </w:r>
  </w:p>
  <w:p w:rsidR="00EC2CEB" w:rsidRDefault="00EC2CEB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84D75" w:rsidRDefault="00FC550D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C84D75" w:rsidRPr="00C84D75">
      <w:rPr>
        <w:noProof/>
        <w:lang w:val="zh-CN"/>
      </w:rPr>
      <w:t>15</w:t>
    </w:r>
    <w:r>
      <w:rPr>
        <w:noProof/>
        <w:lang w:val="zh-CN"/>
      </w:rPr>
      <w:fldChar w:fldCharType="end"/>
    </w:r>
  </w:p>
  <w:p w:rsidR="00C84D75" w:rsidRDefault="00C84D75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0319FF" w:rsidRDefault="000319FF" w:rsidP="0096286B">
      <w:r>
        <w:separator/>
      </w:r>
    </w:p>
  </w:footnote>
  <w:footnote w:type="continuationSeparator" w:id="0">
    <w:p w:rsidR="000319FF" w:rsidRDefault="000319FF" w:rsidP="0096286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C5233B8"/>
    <w:multiLevelType w:val="multilevel"/>
    <w:tmpl w:val="0442A0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36F817FC"/>
    <w:multiLevelType w:val="multilevel"/>
    <w:tmpl w:val="AC28F70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doNotTrackMoves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1433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2r9ptreq9dd9qe9rd7pxtxka5a52pxeaf2d&quot;&gt;My EndNote Library&lt;record-ids&gt;&lt;item&gt;8&lt;/item&gt;&lt;/record-ids&gt;&lt;/item&gt;&lt;/Libraries&gt;"/>
  </w:docVars>
  <w:rsids>
    <w:rsidRoot w:val="00DA5166"/>
    <w:rsid w:val="00005505"/>
    <w:rsid w:val="000227B3"/>
    <w:rsid w:val="000259F6"/>
    <w:rsid w:val="000319FF"/>
    <w:rsid w:val="0003340F"/>
    <w:rsid w:val="0003731C"/>
    <w:rsid w:val="000451D3"/>
    <w:rsid w:val="00050236"/>
    <w:rsid w:val="00053B14"/>
    <w:rsid w:val="000550BB"/>
    <w:rsid w:val="00090CB4"/>
    <w:rsid w:val="00092D6B"/>
    <w:rsid w:val="0009400D"/>
    <w:rsid w:val="000A5862"/>
    <w:rsid w:val="000B096D"/>
    <w:rsid w:val="000B1746"/>
    <w:rsid w:val="000B229F"/>
    <w:rsid w:val="000B4A45"/>
    <w:rsid w:val="000C5976"/>
    <w:rsid w:val="000F2675"/>
    <w:rsid w:val="000F416A"/>
    <w:rsid w:val="000F6414"/>
    <w:rsid w:val="00105003"/>
    <w:rsid w:val="001148D8"/>
    <w:rsid w:val="00115736"/>
    <w:rsid w:val="001207DD"/>
    <w:rsid w:val="00123DDA"/>
    <w:rsid w:val="0012764C"/>
    <w:rsid w:val="00133A99"/>
    <w:rsid w:val="00141616"/>
    <w:rsid w:val="00157E02"/>
    <w:rsid w:val="001665AC"/>
    <w:rsid w:val="00171FB3"/>
    <w:rsid w:val="00172E7F"/>
    <w:rsid w:val="001773B2"/>
    <w:rsid w:val="00181996"/>
    <w:rsid w:val="0018389C"/>
    <w:rsid w:val="00196565"/>
    <w:rsid w:val="001A25D9"/>
    <w:rsid w:val="001A5047"/>
    <w:rsid w:val="001A68D8"/>
    <w:rsid w:val="001B14CC"/>
    <w:rsid w:val="001C181F"/>
    <w:rsid w:val="001E367C"/>
    <w:rsid w:val="001F1B56"/>
    <w:rsid w:val="001F2A33"/>
    <w:rsid w:val="001F3167"/>
    <w:rsid w:val="001F6DB1"/>
    <w:rsid w:val="002054E1"/>
    <w:rsid w:val="00227460"/>
    <w:rsid w:val="00256346"/>
    <w:rsid w:val="0029748A"/>
    <w:rsid w:val="002A32CC"/>
    <w:rsid w:val="002A76A6"/>
    <w:rsid w:val="002B50A1"/>
    <w:rsid w:val="002C2417"/>
    <w:rsid w:val="002C2744"/>
    <w:rsid w:val="002D5B99"/>
    <w:rsid w:val="002F58C0"/>
    <w:rsid w:val="002F6CDF"/>
    <w:rsid w:val="00302020"/>
    <w:rsid w:val="00311977"/>
    <w:rsid w:val="00314F9F"/>
    <w:rsid w:val="00316B56"/>
    <w:rsid w:val="00326C4C"/>
    <w:rsid w:val="00336F7A"/>
    <w:rsid w:val="00344CDD"/>
    <w:rsid w:val="00347744"/>
    <w:rsid w:val="003512AF"/>
    <w:rsid w:val="0035186C"/>
    <w:rsid w:val="00356F3E"/>
    <w:rsid w:val="00365049"/>
    <w:rsid w:val="003878CB"/>
    <w:rsid w:val="00390DCF"/>
    <w:rsid w:val="00396FBA"/>
    <w:rsid w:val="003A66A6"/>
    <w:rsid w:val="003B49FF"/>
    <w:rsid w:val="003B5194"/>
    <w:rsid w:val="003B5E20"/>
    <w:rsid w:val="003B6E77"/>
    <w:rsid w:val="003C1C91"/>
    <w:rsid w:val="003D02F6"/>
    <w:rsid w:val="003D470F"/>
    <w:rsid w:val="003E0108"/>
    <w:rsid w:val="003E624C"/>
    <w:rsid w:val="003F0931"/>
    <w:rsid w:val="003F2478"/>
    <w:rsid w:val="00435A7F"/>
    <w:rsid w:val="004366BB"/>
    <w:rsid w:val="004406EE"/>
    <w:rsid w:val="004428C4"/>
    <w:rsid w:val="004441B7"/>
    <w:rsid w:val="00463455"/>
    <w:rsid w:val="00490063"/>
    <w:rsid w:val="004975FF"/>
    <w:rsid w:val="004A143E"/>
    <w:rsid w:val="004A500A"/>
    <w:rsid w:val="004A65D5"/>
    <w:rsid w:val="004B7075"/>
    <w:rsid w:val="004E5CCC"/>
    <w:rsid w:val="004F2AD9"/>
    <w:rsid w:val="004F7B65"/>
    <w:rsid w:val="00505A15"/>
    <w:rsid w:val="00512F5E"/>
    <w:rsid w:val="005149A1"/>
    <w:rsid w:val="005160CE"/>
    <w:rsid w:val="00516A61"/>
    <w:rsid w:val="00530916"/>
    <w:rsid w:val="00530BE4"/>
    <w:rsid w:val="00532C97"/>
    <w:rsid w:val="00532CC7"/>
    <w:rsid w:val="0054034E"/>
    <w:rsid w:val="005428CD"/>
    <w:rsid w:val="0055182B"/>
    <w:rsid w:val="00555327"/>
    <w:rsid w:val="00556407"/>
    <w:rsid w:val="00556CA7"/>
    <w:rsid w:val="00556E0F"/>
    <w:rsid w:val="0057190D"/>
    <w:rsid w:val="00575DE0"/>
    <w:rsid w:val="0059201D"/>
    <w:rsid w:val="005A313A"/>
    <w:rsid w:val="005A597D"/>
    <w:rsid w:val="005A67B6"/>
    <w:rsid w:val="005D2014"/>
    <w:rsid w:val="005E2D44"/>
    <w:rsid w:val="005F0EA5"/>
    <w:rsid w:val="005F2D46"/>
    <w:rsid w:val="0060293B"/>
    <w:rsid w:val="00603197"/>
    <w:rsid w:val="006218C2"/>
    <w:rsid w:val="00632396"/>
    <w:rsid w:val="0064623F"/>
    <w:rsid w:val="00651AFE"/>
    <w:rsid w:val="00653AB6"/>
    <w:rsid w:val="00663081"/>
    <w:rsid w:val="006719A6"/>
    <w:rsid w:val="00676BB3"/>
    <w:rsid w:val="006808D3"/>
    <w:rsid w:val="006876A5"/>
    <w:rsid w:val="006940F1"/>
    <w:rsid w:val="006A12A3"/>
    <w:rsid w:val="006C0A58"/>
    <w:rsid w:val="006D446C"/>
    <w:rsid w:val="006F1E3D"/>
    <w:rsid w:val="00706C54"/>
    <w:rsid w:val="00711821"/>
    <w:rsid w:val="00712D18"/>
    <w:rsid w:val="0071417E"/>
    <w:rsid w:val="007147EE"/>
    <w:rsid w:val="00722899"/>
    <w:rsid w:val="00723FE3"/>
    <w:rsid w:val="00741303"/>
    <w:rsid w:val="0075047F"/>
    <w:rsid w:val="007535F9"/>
    <w:rsid w:val="007635DF"/>
    <w:rsid w:val="0076558B"/>
    <w:rsid w:val="0076752E"/>
    <w:rsid w:val="00776501"/>
    <w:rsid w:val="00781856"/>
    <w:rsid w:val="00783D65"/>
    <w:rsid w:val="0079061C"/>
    <w:rsid w:val="00794B70"/>
    <w:rsid w:val="00795312"/>
    <w:rsid w:val="007975E5"/>
    <w:rsid w:val="007C6702"/>
    <w:rsid w:val="007C6A90"/>
    <w:rsid w:val="007C7B54"/>
    <w:rsid w:val="007E0E0F"/>
    <w:rsid w:val="007E3CA3"/>
    <w:rsid w:val="007E4E50"/>
    <w:rsid w:val="007F21E4"/>
    <w:rsid w:val="007F50EF"/>
    <w:rsid w:val="0080096F"/>
    <w:rsid w:val="008031DF"/>
    <w:rsid w:val="008142EF"/>
    <w:rsid w:val="00814AC4"/>
    <w:rsid w:val="00820DDB"/>
    <w:rsid w:val="00825FEE"/>
    <w:rsid w:val="00832D46"/>
    <w:rsid w:val="00833126"/>
    <w:rsid w:val="00835EEA"/>
    <w:rsid w:val="00836E78"/>
    <w:rsid w:val="00850C7F"/>
    <w:rsid w:val="00853956"/>
    <w:rsid w:val="00867D5E"/>
    <w:rsid w:val="00867E12"/>
    <w:rsid w:val="00867E62"/>
    <w:rsid w:val="008877BD"/>
    <w:rsid w:val="0089343E"/>
    <w:rsid w:val="00894724"/>
    <w:rsid w:val="00896051"/>
    <w:rsid w:val="008B0777"/>
    <w:rsid w:val="008C625D"/>
    <w:rsid w:val="008D0B0C"/>
    <w:rsid w:val="008D185B"/>
    <w:rsid w:val="008D1AE6"/>
    <w:rsid w:val="008D415F"/>
    <w:rsid w:val="008D46FF"/>
    <w:rsid w:val="008D57BF"/>
    <w:rsid w:val="008E32E9"/>
    <w:rsid w:val="008E4168"/>
    <w:rsid w:val="008F2EBE"/>
    <w:rsid w:val="008F5649"/>
    <w:rsid w:val="00902CBA"/>
    <w:rsid w:val="009036C6"/>
    <w:rsid w:val="00910912"/>
    <w:rsid w:val="00911F6C"/>
    <w:rsid w:val="00914079"/>
    <w:rsid w:val="0091488F"/>
    <w:rsid w:val="00921961"/>
    <w:rsid w:val="00933D2B"/>
    <w:rsid w:val="00934E5C"/>
    <w:rsid w:val="009500A9"/>
    <w:rsid w:val="00951384"/>
    <w:rsid w:val="009517E4"/>
    <w:rsid w:val="0095234C"/>
    <w:rsid w:val="0096286B"/>
    <w:rsid w:val="00966BE3"/>
    <w:rsid w:val="00966D51"/>
    <w:rsid w:val="00971790"/>
    <w:rsid w:val="00973272"/>
    <w:rsid w:val="00975318"/>
    <w:rsid w:val="00976E87"/>
    <w:rsid w:val="00981365"/>
    <w:rsid w:val="00984BA0"/>
    <w:rsid w:val="009F5CBE"/>
    <w:rsid w:val="00A00CD5"/>
    <w:rsid w:val="00A235CC"/>
    <w:rsid w:val="00A256EA"/>
    <w:rsid w:val="00A26C5B"/>
    <w:rsid w:val="00A375F9"/>
    <w:rsid w:val="00A41CDB"/>
    <w:rsid w:val="00A449EC"/>
    <w:rsid w:val="00A601C7"/>
    <w:rsid w:val="00A62CBF"/>
    <w:rsid w:val="00A67CD2"/>
    <w:rsid w:val="00A7797C"/>
    <w:rsid w:val="00A837CE"/>
    <w:rsid w:val="00A83DD5"/>
    <w:rsid w:val="00A9213A"/>
    <w:rsid w:val="00AA3E35"/>
    <w:rsid w:val="00AB0186"/>
    <w:rsid w:val="00AB031E"/>
    <w:rsid w:val="00AC3B2F"/>
    <w:rsid w:val="00AD4543"/>
    <w:rsid w:val="00AD654A"/>
    <w:rsid w:val="00AE4E50"/>
    <w:rsid w:val="00AE77AE"/>
    <w:rsid w:val="00AF66A9"/>
    <w:rsid w:val="00B019F6"/>
    <w:rsid w:val="00B3235B"/>
    <w:rsid w:val="00B70236"/>
    <w:rsid w:val="00B76F0E"/>
    <w:rsid w:val="00B96204"/>
    <w:rsid w:val="00BA1A0F"/>
    <w:rsid w:val="00BA2F7B"/>
    <w:rsid w:val="00BA5FE2"/>
    <w:rsid w:val="00BD074A"/>
    <w:rsid w:val="00BD0E8A"/>
    <w:rsid w:val="00BE146E"/>
    <w:rsid w:val="00BF43CE"/>
    <w:rsid w:val="00C063F1"/>
    <w:rsid w:val="00C137A5"/>
    <w:rsid w:val="00C2282F"/>
    <w:rsid w:val="00C3306F"/>
    <w:rsid w:val="00C3350E"/>
    <w:rsid w:val="00C4039B"/>
    <w:rsid w:val="00C4269D"/>
    <w:rsid w:val="00C42F3B"/>
    <w:rsid w:val="00C50AD1"/>
    <w:rsid w:val="00C50F22"/>
    <w:rsid w:val="00C60B7C"/>
    <w:rsid w:val="00C623BC"/>
    <w:rsid w:val="00C64E67"/>
    <w:rsid w:val="00C71D83"/>
    <w:rsid w:val="00C73871"/>
    <w:rsid w:val="00C744D7"/>
    <w:rsid w:val="00C84D75"/>
    <w:rsid w:val="00CA1ACC"/>
    <w:rsid w:val="00CC7C22"/>
    <w:rsid w:val="00CC7F9F"/>
    <w:rsid w:val="00CD1FFE"/>
    <w:rsid w:val="00CF041F"/>
    <w:rsid w:val="00CF6B0C"/>
    <w:rsid w:val="00CF7BB6"/>
    <w:rsid w:val="00D27353"/>
    <w:rsid w:val="00D319FC"/>
    <w:rsid w:val="00D33BDE"/>
    <w:rsid w:val="00D377E8"/>
    <w:rsid w:val="00D423C4"/>
    <w:rsid w:val="00D4677F"/>
    <w:rsid w:val="00D540AB"/>
    <w:rsid w:val="00D54FEF"/>
    <w:rsid w:val="00D65A06"/>
    <w:rsid w:val="00D70553"/>
    <w:rsid w:val="00D71FAA"/>
    <w:rsid w:val="00D8400A"/>
    <w:rsid w:val="00DA3960"/>
    <w:rsid w:val="00DA5166"/>
    <w:rsid w:val="00DB174D"/>
    <w:rsid w:val="00DD1D4D"/>
    <w:rsid w:val="00DE0B9C"/>
    <w:rsid w:val="00DE34D2"/>
    <w:rsid w:val="00E02532"/>
    <w:rsid w:val="00E0390B"/>
    <w:rsid w:val="00E07ED2"/>
    <w:rsid w:val="00E23557"/>
    <w:rsid w:val="00E2483D"/>
    <w:rsid w:val="00E26862"/>
    <w:rsid w:val="00E30FA0"/>
    <w:rsid w:val="00E400E4"/>
    <w:rsid w:val="00E501A1"/>
    <w:rsid w:val="00E52050"/>
    <w:rsid w:val="00E52EC2"/>
    <w:rsid w:val="00E53C15"/>
    <w:rsid w:val="00E6645B"/>
    <w:rsid w:val="00E70ABF"/>
    <w:rsid w:val="00EA44F1"/>
    <w:rsid w:val="00EC2CEB"/>
    <w:rsid w:val="00EC67DE"/>
    <w:rsid w:val="00ED28FB"/>
    <w:rsid w:val="00EE013C"/>
    <w:rsid w:val="00EE6EF8"/>
    <w:rsid w:val="00EF4606"/>
    <w:rsid w:val="00F042F6"/>
    <w:rsid w:val="00F06C34"/>
    <w:rsid w:val="00F079B7"/>
    <w:rsid w:val="00F1385C"/>
    <w:rsid w:val="00F14687"/>
    <w:rsid w:val="00F22A37"/>
    <w:rsid w:val="00F25852"/>
    <w:rsid w:val="00F30C9E"/>
    <w:rsid w:val="00F4343B"/>
    <w:rsid w:val="00F47DF1"/>
    <w:rsid w:val="00F76634"/>
    <w:rsid w:val="00F8341C"/>
    <w:rsid w:val="00F8469B"/>
    <w:rsid w:val="00F95D64"/>
    <w:rsid w:val="00FA44A4"/>
    <w:rsid w:val="00FC07BA"/>
    <w:rsid w:val="00FC1B48"/>
    <w:rsid w:val="00FC1DF2"/>
    <w:rsid w:val="00FC4B1E"/>
    <w:rsid w:val="00FC550D"/>
    <w:rsid w:val="00FC65D5"/>
    <w:rsid w:val="00FD00F1"/>
    <w:rsid w:val="00FD7A00"/>
    <w:rsid w:val="00FE6FC6"/>
    <w:rsid w:val="00FF36F6"/>
    <w:rsid w:val="00FF4EE4"/>
    <w:rsid w:val="00FF5A0C"/>
    <w:rsid w:val="00FF6B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4337"/>
    <o:shapelayout v:ext="edit">
      <o:idmap v:ext="edit" data="1"/>
    </o:shapelayout>
  </w:shapeDefaults>
  <w:decimalSymbol w:val="."/>
  <w:listSeparator w:val=","/>
  <w15:docId w15:val="{C1E9DC3A-9B53-4587-A31F-637F408107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等线" w:hAnsi="Calibri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No Spacing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List Paragraph" w:qFormat="1"/>
    <w:lsdException w:name="Quote" w:qFormat="1"/>
    <w:lsdException w:name="Intense Quote" w:qFormat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Subtle Emphasis" w:qFormat="1"/>
    <w:lsdException w:name="Intense Emphasis" w:qFormat="1"/>
    <w:lsdException w:name="Subtle Reference" w:qFormat="1"/>
    <w:lsdException w:name="Intense Reference" w:qFormat="1"/>
    <w:lsdException w:name="Book Title" w:qFormat="1"/>
    <w:lsdException w:name="Bibliography" w:semiHidden="1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8389C"/>
    <w:pPr>
      <w:widowControl w:val="0"/>
      <w:jc w:val="both"/>
    </w:pPr>
    <w:rPr>
      <w:kern w:val="2"/>
      <w:sz w:val="24"/>
      <w:szCs w:val="22"/>
      <w:lang w:val="en-GB"/>
    </w:rPr>
  </w:style>
  <w:style w:type="paragraph" w:styleId="Heading1">
    <w:name w:val="heading 1"/>
    <w:basedOn w:val="Normal"/>
    <w:next w:val="Normal"/>
    <w:link w:val="Heading1Char"/>
    <w:qFormat/>
    <w:rsid w:val="0018389C"/>
    <w:pPr>
      <w:keepNext/>
      <w:spacing w:before="180" w:after="180" w:line="720" w:lineRule="auto"/>
      <w:outlineLvl w:val="0"/>
    </w:pPr>
    <w:rPr>
      <w:rFonts w:ascii="Calibri Light" w:eastAsia="PMingLiU" w:hAnsi="Calibri Light"/>
      <w:b/>
      <w:bCs/>
      <w:kern w:val="52"/>
      <w:sz w:val="44"/>
      <w:szCs w:val="52"/>
    </w:rPr>
  </w:style>
  <w:style w:type="paragraph" w:styleId="Heading2">
    <w:name w:val="heading 2"/>
    <w:basedOn w:val="Normal"/>
    <w:next w:val="Normal"/>
    <w:link w:val="Heading2Char"/>
    <w:unhideWhenUsed/>
    <w:qFormat/>
    <w:rsid w:val="0018389C"/>
    <w:pPr>
      <w:keepNext/>
      <w:spacing w:before="240" w:after="60"/>
      <w:outlineLvl w:val="1"/>
    </w:pPr>
    <w:rPr>
      <w:rFonts w:ascii="Calibri Light" w:eastAsia="等线 Light" w:hAnsi="Calibri Light"/>
      <w:b/>
      <w:bCs/>
      <w:iCs/>
      <w:sz w:val="44"/>
      <w:szCs w:val="28"/>
    </w:rPr>
  </w:style>
  <w:style w:type="paragraph" w:styleId="Heading3">
    <w:name w:val="heading 3"/>
    <w:basedOn w:val="Normal"/>
    <w:link w:val="Heading3Char"/>
    <w:qFormat/>
    <w:rsid w:val="0018389C"/>
    <w:pPr>
      <w:widowControl/>
      <w:spacing w:before="100" w:beforeAutospacing="1" w:after="100" w:afterAutospacing="1"/>
      <w:jc w:val="left"/>
      <w:outlineLvl w:val="2"/>
    </w:pPr>
    <w:rPr>
      <w:rFonts w:ascii="Calibri Light" w:hAnsi="Calibri Light"/>
      <w:b/>
      <w:bCs/>
      <w:kern w:val="0"/>
      <w:sz w:val="32"/>
      <w:szCs w:val="27"/>
    </w:rPr>
  </w:style>
  <w:style w:type="paragraph" w:styleId="Heading4">
    <w:name w:val="heading 4"/>
    <w:basedOn w:val="Normal"/>
    <w:next w:val="Normal"/>
    <w:link w:val="Heading4Char"/>
    <w:semiHidden/>
    <w:unhideWhenUsed/>
    <w:qFormat/>
    <w:rsid w:val="0018389C"/>
    <w:pPr>
      <w:keepNext/>
      <w:spacing w:before="240" w:after="60"/>
      <w:outlineLvl w:val="3"/>
    </w:pPr>
    <w:rPr>
      <w:rFonts w:ascii="Calibri Light" w:hAnsi="Calibri Light"/>
      <w:b/>
      <w:bCs/>
      <w:sz w:val="30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rsid w:val="0096286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kern w:val="0"/>
      <w:sz w:val="18"/>
      <w:szCs w:val="18"/>
    </w:rPr>
  </w:style>
  <w:style w:type="character" w:customStyle="1" w:styleId="HeaderChar">
    <w:name w:val="Header Char"/>
    <w:link w:val="Header"/>
    <w:rsid w:val="0096286B"/>
    <w:rPr>
      <w:sz w:val="18"/>
      <w:szCs w:val="18"/>
    </w:rPr>
  </w:style>
  <w:style w:type="paragraph" w:styleId="Footer">
    <w:name w:val="footer"/>
    <w:basedOn w:val="Normal"/>
    <w:link w:val="FooterChar"/>
    <w:uiPriority w:val="99"/>
    <w:rsid w:val="0096286B"/>
    <w:pPr>
      <w:tabs>
        <w:tab w:val="center" w:pos="4153"/>
        <w:tab w:val="right" w:pos="8306"/>
      </w:tabs>
      <w:snapToGrid w:val="0"/>
      <w:jc w:val="left"/>
    </w:pPr>
    <w:rPr>
      <w:kern w:val="0"/>
      <w:sz w:val="18"/>
      <w:szCs w:val="18"/>
    </w:rPr>
  </w:style>
  <w:style w:type="character" w:customStyle="1" w:styleId="FooterChar">
    <w:name w:val="Footer Char"/>
    <w:link w:val="Footer"/>
    <w:uiPriority w:val="99"/>
    <w:rsid w:val="0096286B"/>
    <w:rPr>
      <w:sz w:val="18"/>
      <w:szCs w:val="18"/>
    </w:rPr>
  </w:style>
  <w:style w:type="character" w:styleId="Hyperlink">
    <w:name w:val="Hyperlink"/>
    <w:uiPriority w:val="99"/>
    <w:rsid w:val="00ED28FB"/>
    <w:rPr>
      <w:color w:val="0000FF"/>
      <w:u w:val="single"/>
    </w:rPr>
  </w:style>
  <w:style w:type="paragraph" w:styleId="NormalWeb">
    <w:name w:val="Normal (Web)"/>
    <w:basedOn w:val="Normal"/>
    <w:rsid w:val="00C50F22"/>
    <w:pPr>
      <w:widowControl/>
      <w:spacing w:before="100" w:beforeAutospacing="1" w:after="100" w:afterAutospacing="1"/>
      <w:jc w:val="left"/>
    </w:pPr>
    <w:rPr>
      <w:rFonts w:ascii="SimSun" w:hAnsi="SimSun" w:cs="SimSun"/>
      <w:kern w:val="0"/>
      <w:szCs w:val="24"/>
    </w:rPr>
  </w:style>
  <w:style w:type="paragraph" w:styleId="BalloonText">
    <w:name w:val="Balloon Text"/>
    <w:basedOn w:val="Normal"/>
    <w:link w:val="BalloonTextChar"/>
    <w:rsid w:val="00C50F22"/>
    <w:rPr>
      <w:kern w:val="0"/>
      <w:sz w:val="18"/>
      <w:szCs w:val="18"/>
    </w:rPr>
  </w:style>
  <w:style w:type="character" w:customStyle="1" w:styleId="BalloonTextChar">
    <w:name w:val="Balloon Text Char"/>
    <w:link w:val="BalloonText"/>
    <w:rsid w:val="00C50F22"/>
    <w:rPr>
      <w:sz w:val="18"/>
      <w:szCs w:val="18"/>
    </w:rPr>
  </w:style>
  <w:style w:type="character" w:styleId="Strong">
    <w:name w:val="Strong"/>
    <w:qFormat/>
    <w:rsid w:val="00A256EA"/>
    <w:rPr>
      <w:b/>
      <w:bCs/>
    </w:rPr>
  </w:style>
  <w:style w:type="character" w:customStyle="1" w:styleId="Heading3Char">
    <w:name w:val="Heading 3 Char"/>
    <w:link w:val="Heading3"/>
    <w:rsid w:val="0018389C"/>
    <w:rPr>
      <w:rFonts w:ascii="Calibri Light" w:hAnsi="Calibri Light"/>
      <w:b/>
      <w:bCs/>
      <w:sz w:val="32"/>
      <w:szCs w:val="27"/>
      <w:lang w:val="en-GB"/>
    </w:rPr>
  </w:style>
  <w:style w:type="paragraph" w:customStyle="1" w:styleId="Fronttitle">
    <w:name w:val="Front title"/>
    <w:basedOn w:val="Normal"/>
    <w:rsid w:val="00E501A1"/>
    <w:pPr>
      <w:widowControl/>
      <w:spacing w:before="2200"/>
      <w:jc w:val="center"/>
    </w:pPr>
    <w:rPr>
      <w:rFonts w:ascii="Century Schoolbook" w:hAnsi="Century Schoolbook"/>
      <w:b/>
      <w:kern w:val="0"/>
      <w:sz w:val="40"/>
      <w:szCs w:val="40"/>
      <w:lang w:val="en-US" w:eastAsia="en-US"/>
    </w:rPr>
  </w:style>
  <w:style w:type="paragraph" w:customStyle="1" w:styleId="Frontauthor">
    <w:name w:val="Front author"/>
    <w:basedOn w:val="Normal"/>
    <w:rsid w:val="00E501A1"/>
    <w:pPr>
      <w:widowControl/>
      <w:spacing w:before="1000"/>
      <w:jc w:val="center"/>
    </w:pPr>
    <w:rPr>
      <w:rFonts w:ascii="Century Schoolbook" w:hAnsi="Century Schoolbook"/>
      <w:kern w:val="0"/>
      <w:sz w:val="40"/>
      <w:szCs w:val="40"/>
      <w:lang w:val="en-US" w:eastAsia="en-US"/>
    </w:rPr>
  </w:style>
  <w:style w:type="paragraph" w:customStyle="1" w:styleId="frontaddress">
    <w:name w:val="front address"/>
    <w:basedOn w:val="Normal"/>
    <w:rsid w:val="00E501A1"/>
    <w:pPr>
      <w:widowControl/>
      <w:spacing w:before="240"/>
      <w:jc w:val="center"/>
    </w:pPr>
    <w:rPr>
      <w:rFonts w:ascii="Century Schoolbook" w:hAnsi="Century Schoolbook"/>
      <w:kern w:val="0"/>
      <w:sz w:val="28"/>
      <w:szCs w:val="28"/>
      <w:lang w:val="en-US" w:eastAsia="en-US"/>
    </w:rPr>
  </w:style>
  <w:style w:type="paragraph" w:customStyle="1" w:styleId="Frontaddressfirstline">
    <w:name w:val="Front address first line"/>
    <w:basedOn w:val="Normal"/>
    <w:rsid w:val="00E501A1"/>
    <w:pPr>
      <w:widowControl/>
      <w:spacing w:before="1000"/>
      <w:jc w:val="center"/>
    </w:pPr>
    <w:rPr>
      <w:rFonts w:ascii="Century Schoolbook" w:hAnsi="Century Schoolbook"/>
      <w:kern w:val="0"/>
      <w:sz w:val="28"/>
      <w:szCs w:val="28"/>
      <w:lang w:val="en-US" w:eastAsia="en-US"/>
    </w:rPr>
  </w:style>
  <w:style w:type="paragraph" w:customStyle="1" w:styleId="EarlyHeading">
    <w:name w:val="Early Heading"/>
    <w:basedOn w:val="Normal"/>
    <w:next w:val="Normal"/>
    <w:rsid w:val="00E501A1"/>
    <w:pPr>
      <w:widowControl/>
      <w:spacing w:before="240"/>
    </w:pPr>
    <w:rPr>
      <w:rFonts w:ascii="Century Schoolbook" w:hAnsi="Century Schoolbook"/>
      <w:b/>
      <w:kern w:val="0"/>
      <w:sz w:val="32"/>
      <w:szCs w:val="32"/>
      <w:lang w:val="en-US" w:eastAsia="en-US"/>
    </w:rPr>
  </w:style>
  <w:style w:type="character" w:styleId="FollowedHyperlink">
    <w:name w:val="FollowedHyperlink"/>
    <w:rsid w:val="00E30FA0"/>
    <w:rPr>
      <w:color w:val="954F72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E30FA0"/>
    <w:pPr>
      <w:jc w:val="center"/>
    </w:pPr>
    <w:rPr>
      <w:noProof/>
      <w:sz w:val="20"/>
    </w:rPr>
  </w:style>
  <w:style w:type="character" w:customStyle="1" w:styleId="EndNoteBibliographyTitleChar">
    <w:name w:val="EndNote Bibliography Title Char"/>
    <w:link w:val="EndNoteBibliographyTitle"/>
    <w:rsid w:val="00E30FA0"/>
    <w:rPr>
      <w:rFonts w:cs="Calibri"/>
      <w:noProof/>
      <w:kern w:val="2"/>
      <w:szCs w:val="22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E30FA0"/>
    <w:pPr>
      <w:jc w:val="left"/>
    </w:pPr>
    <w:rPr>
      <w:noProof/>
      <w:sz w:val="20"/>
    </w:rPr>
  </w:style>
  <w:style w:type="character" w:customStyle="1" w:styleId="EndNoteBibliographyChar">
    <w:name w:val="EndNote Bibliography Char"/>
    <w:link w:val="EndNoteBibliography"/>
    <w:rsid w:val="00E30FA0"/>
    <w:rPr>
      <w:rFonts w:cs="Calibri"/>
      <w:noProof/>
      <w:kern w:val="2"/>
      <w:szCs w:val="22"/>
      <w:lang w:eastAsia="zh-CN"/>
    </w:rPr>
  </w:style>
  <w:style w:type="character" w:customStyle="1" w:styleId="Heading1Char">
    <w:name w:val="Heading 1 Char"/>
    <w:link w:val="Heading1"/>
    <w:rsid w:val="0018389C"/>
    <w:rPr>
      <w:rFonts w:ascii="Calibri Light" w:eastAsia="PMingLiU" w:hAnsi="Calibri Light"/>
      <w:b/>
      <w:bCs/>
      <w:kern w:val="52"/>
      <w:sz w:val="44"/>
      <w:szCs w:val="52"/>
      <w:lang w:val="en-GB"/>
    </w:rPr>
  </w:style>
  <w:style w:type="character" w:customStyle="1" w:styleId="pre">
    <w:name w:val="pre"/>
    <w:rsid w:val="00603197"/>
  </w:style>
  <w:style w:type="character" w:customStyle="1" w:styleId="UnresolvedMention">
    <w:name w:val="Unresolved Mention"/>
    <w:uiPriority w:val="99"/>
    <w:semiHidden/>
    <w:unhideWhenUsed/>
    <w:rsid w:val="00603197"/>
    <w:rPr>
      <w:color w:val="605E5C"/>
      <w:shd w:val="clear" w:color="auto" w:fill="E1DFDD"/>
    </w:rPr>
  </w:style>
  <w:style w:type="paragraph" w:styleId="TOCHeading">
    <w:name w:val="TOC Heading"/>
    <w:basedOn w:val="Heading1"/>
    <w:next w:val="Normal"/>
    <w:uiPriority w:val="39"/>
    <w:unhideWhenUsed/>
    <w:qFormat/>
    <w:rsid w:val="0018389C"/>
    <w:pPr>
      <w:keepLines/>
      <w:widowControl/>
      <w:spacing w:before="240" w:after="0" w:line="259" w:lineRule="auto"/>
      <w:jc w:val="left"/>
      <w:outlineLvl w:val="9"/>
    </w:pPr>
    <w:rPr>
      <w:rFonts w:eastAsia="Times New Roman"/>
      <w:b w:val="0"/>
      <w:bCs w:val="0"/>
      <w:color w:val="2E74B5"/>
      <w:kern w:val="0"/>
      <w:sz w:val="32"/>
      <w:szCs w:val="32"/>
      <w:lang w:val="en-US" w:eastAsia="en-US"/>
    </w:rPr>
  </w:style>
  <w:style w:type="paragraph" w:styleId="TOC2">
    <w:name w:val="toc 2"/>
    <w:basedOn w:val="Normal"/>
    <w:next w:val="Normal"/>
    <w:autoRedefine/>
    <w:uiPriority w:val="39"/>
    <w:unhideWhenUsed/>
    <w:rsid w:val="0018389C"/>
    <w:pPr>
      <w:widowControl/>
      <w:spacing w:after="100" w:line="259" w:lineRule="auto"/>
      <w:ind w:left="220"/>
      <w:jc w:val="left"/>
    </w:pPr>
    <w:rPr>
      <w:rFonts w:eastAsia="Times New Roman"/>
      <w:kern w:val="0"/>
      <w:sz w:val="22"/>
      <w:lang w:val="en-US"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18389C"/>
    <w:pPr>
      <w:widowControl/>
      <w:spacing w:after="100" w:line="259" w:lineRule="auto"/>
      <w:jc w:val="left"/>
    </w:pPr>
    <w:rPr>
      <w:rFonts w:eastAsia="Times New Roman"/>
      <w:kern w:val="0"/>
      <w:sz w:val="22"/>
      <w:lang w:val="en-US" w:eastAsia="en-US"/>
    </w:rPr>
  </w:style>
  <w:style w:type="paragraph" w:styleId="TOC3">
    <w:name w:val="toc 3"/>
    <w:basedOn w:val="Normal"/>
    <w:next w:val="Normal"/>
    <w:autoRedefine/>
    <w:uiPriority w:val="39"/>
    <w:unhideWhenUsed/>
    <w:rsid w:val="0018389C"/>
    <w:pPr>
      <w:widowControl/>
      <w:spacing w:after="100" w:line="259" w:lineRule="auto"/>
      <w:ind w:left="440"/>
      <w:jc w:val="left"/>
    </w:pPr>
    <w:rPr>
      <w:rFonts w:eastAsia="Times New Roman"/>
      <w:kern w:val="0"/>
      <w:sz w:val="22"/>
      <w:lang w:val="en-US" w:eastAsia="en-US"/>
    </w:rPr>
  </w:style>
  <w:style w:type="character" w:customStyle="1" w:styleId="Heading2Char">
    <w:name w:val="Heading 2 Char"/>
    <w:link w:val="Heading2"/>
    <w:rsid w:val="0018389C"/>
    <w:rPr>
      <w:rFonts w:ascii="Calibri Light" w:eastAsia="等线 Light" w:hAnsi="Calibri Light" w:cs="Times New Roman"/>
      <w:b/>
      <w:bCs/>
      <w:iCs/>
      <w:kern w:val="2"/>
      <w:sz w:val="44"/>
      <w:szCs w:val="28"/>
      <w:lang w:val="en-GB"/>
    </w:rPr>
  </w:style>
  <w:style w:type="character" w:customStyle="1" w:styleId="Heading4Char">
    <w:name w:val="Heading 4 Char"/>
    <w:link w:val="Heading4"/>
    <w:semiHidden/>
    <w:rsid w:val="0018389C"/>
    <w:rPr>
      <w:rFonts w:ascii="Calibri Light" w:eastAsia="等线" w:hAnsi="Calibri Light" w:cs="Times New Roman"/>
      <w:b/>
      <w:bCs/>
      <w:kern w:val="2"/>
      <w:sz w:val="30"/>
      <w:szCs w:val="28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685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871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85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29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673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888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823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251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408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064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99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410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587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99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526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834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hyperlink" Target="https://ekzhu.github.io/datasketch/index.html" TargetMode="External"/><Relationship Id="rId3" Type="http://schemas.openxmlformats.org/officeDocument/2006/relationships/styles" Target="styles.xml"/><Relationship Id="rId21" Type="http://schemas.openxmlformats.org/officeDocument/2006/relationships/image" Target="media/image12.png"/><Relationship Id="rId34" Type="http://schemas.openxmlformats.org/officeDocument/2006/relationships/hyperlink" Target="https://developer.twitter.com/en/docs/tweets/data-dictionary/overview/tweet-object.html" TargetMode="Externa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hyperlink" Target="https://github.com/tweepy/tweepy" TargetMode="External"/><Relationship Id="rId33" Type="http://schemas.openxmlformats.org/officeDocument/2006/relationships/hyperlink" Target="https://nlp.stanford.edu/software/CRF-NER.shtml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29" Type="http://schemas.openxmlformats.org/officeDocument/2006/relationships/hyperlink" Target="https://www.omnicoreagency.com/twitter-statistics/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hyperlink" Target="https://www.crummy.com/software/BeautifulSoup/bs4/doc/" TargetMode="External"/><Relationship Id="rId32" Type="http://schemas.openxmlformats.org/officeDocument/2006/relationships/hyperlink" Target="https://blog.dominodatalab.com/creating-interactive-crime-maps-with-folium/" TargetMode="External"/><Relationship Id="rId37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image" Target="media/image14.emf"/><Relationship Id="rId28" Type="http://schemas.openxmlformats.org/officeDocument/2006/relationships/hyperlink" Target="https://docs.mongodb.com/manual/reference/command/createIndexes/" TargetMode="External"/><Relationship Id="rId36" Type="http://schemas.openxmlformats.org/officeDocument/2006/relationships/fontTable" Target="fontTable.xml"/><Relationship Id="rId10" Type="http://schemas.openxmlformats.org/officeDocument/2006/relationships/footer" Target="footer2.xml"/><Relationship Id="rId19" Type="http://schemas.openxmlformats.org/officeDocument/2006/relationships/image" Target="media/image10.png"/><Relationship Id="rId31" Type="http://schemas.openxmlformats.org/officeDocument/2006/relationships/hyperlink" Target="http://docs.python-requests.org/en/master/" TargetMode="Externa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5.png"/><Relationship Id="rId22" Type="http://schemas.openxmlformats.org/officeDocument/2006/relationships/image" Target="media/image13.png"/><Relationship Id="rId27" Type="http://schemas.openxmlformats.org/officeDocument/2006/relationships/hyperlink" Target="https://www.mongodb.com/" TargetMode="External"/><Relationship Id="rId30" Type="http://schemas.openxmlformats.org/officeDocument/2006/relationships/hyperlink" Target="https://python-graph-gallery.com/wordcloud/" TargetMode="External"/><Relationship Id="rId35" Type="http://schemas.openxmlformats.org/officeDocument/2006/relationships/hyperlink" Target="https://developer.twitter.com/en/docs/tweets/data-dictionary/overview/geo-objects.html" TargetMode="Externa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E4FCADD-C2B5-4F5D-B3A2-8ADA50B3A09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55</TotalTime>
  <Pages>20</Pages>
  <Words>3218</Words>
  <Characters>18349</Characters>
  <Application>Microsoft Office Word</Application>
  <DocSecurity>0</DocSecurity>
  <Lines>152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52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h</dc:creator>
  <cp:keywords/>
  <dc:description/>
  <cp:lastModifiedBy>Hu Liang</cp:lastModifiedBy>
  <cp:revision>64</cp:revision>
  <dcterms:created xsi:type="dcterms:W3CDTF">2018-12-14T21:36:00Z</dcterms:created>
  <dcterms:modified xsi:type="dcterms:W3CDTF">2018-12-17T15:01:00Z</dcterms:modified>
</cp:coreProperties>
</file>